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AFC21C2" w14:textId="608B4630" w:rsidR="00B90E1B" w:rsidRDefault="00B90E1B" w:rsidP="00B90E1B">
      <w:pPr>
        <w:pStyle w:val="BodyText"/>
        <w:rPr>
          <w:sz w:val="20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8240" behindDoc="1" locked="0" layoutInCell="1" allowOverlap="1" wp14:anchorId="436168BE" wp14:editId="10712B00">
                <wp:simplePos x="0" y="0"/>
                <wp:positionH relativeFrom="page">
                  <wp:posOffset>914400</wp:posOffset>
                </wp:positionH>
                <wp:positionV relativeFrom="page">
                  <wp:posOffset>922020</wp:posOffset>
                </wp:positionV>
                <wp:extent cx="5960745" cy="8352790"/>
                <wp:effectExtent l="0" t="0" r="1905" b="2540"/>
                <wp:wrapNone/>
                <wp:docPr id="665605929" name="Gro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960745" cy="8352790"/>
                          <a:chOff x="1440" y="1452"/>
                          <a:chExt cx="9387" cy="13154"/>
                        </a:xfrm>
                      </wpg:grpSpPr>
                      <wps:wsp>
                        <wps:cNvPr id="1470912280" name="AutoShape 3"/>
                        <wps:cNvSpPr>
                          <a:spLocks/>
                        </wps:cNvSpPr>
                        <wps:spPr bwMode="auto">
                          <a:xfrm>
                            <a:off x="1440" y="1452"/>
                            <a:ext cx="9387" cy="13154"/>
                          </a:xfrm>
                          <a:custGeom>
                            <a:avLst/>
                            <a:gdLst>
                              <a:gd name="T0" fmla="+- 0 10667 1440"/>
                              <a:gd name="T1" fmla="*/ T0 w 9387"/>
                              <a:gd name="T2" fmla="+- 0 1600 1452"/>
                              <a:gd name="T3" fmla="*/ 1600 h 13154"/>
                              <a:gd name="T4" fmla="+- 0 10636 1440"/>
                              <a:gd name="T5" fmla="*/ T4 w 9387"/>
                              <a:gd name="T6" fmla="+- 0 1600 1452"/>
                              <a:gd name="T7" fmla="*/ 1600 h 13154"/>
                              <a:gd name="T8" fmla="+- 0 10636 1440"/>
                              <a:gd name="T9" fmla="*/ T8 w 9387"/>
                              <a:gd name="T10" fmla="+- 0 1600 1452"/>
                              <a:gd name="T11" fmla="*/ 1600 h 13154"/>
                              <a:gd name="T12" fmla="+- 0 10636 1440"/>
                              <a:gd name="T13" fmla="*/ T12 w 9387"/>
                              <a:gd name="T14" fmla="+- 0 1630 1452"/>
                              <a:gd name="T15" fmla="*/ 1630 h 13154"/>
                              <a:gd name="T16" fmla="+- 0 10636 1440"/>
                              <a:gd name="T17" fmla="*/ T16 w 9387"/>
                              <a:gd name="T18" fmla="+- 0 14430 1452"/>
                              <a:gd name="T19" fmla="*/ 14430 h 13154"/>
                              <a:gd name="T20" fmla="+- 0 1630 1440"/>
                              <a:gd name="T21" fmla="*/ T20 w 9387"/>
                              <a:gd name="T22" fmla="+- 0 14430 1452"/>
                              <a:gd name="T23" fmla="*/ 14430 h 13154"/>
                              <a:gd name="T24" fmla="+- 0 1630 1440"/>
                              <a:gd name="T25" fmla="*/ T24 w 9387"/>
                              <a:gd name="T26" fmla="+- 0 1630 1452"/>
                              <a:gd name="T27" fmla="*/ 1630 h 13154"/>
                              <a:gd name="T28" fmla="+- 0 10636 1440"/>
                              <a:gd name="T29" fmla="*/ T28 w 9387"/>
                              <a:gd name="T30" fmla="+- 0 1630 1452"/>
                              <a:gd name="T31" fmla="*/ 1630 h 13154"/>
                              <a:gd name="T32" fmla="+- 0 10636 1440"/>
                              <a:gd name="T33" fmla="*/ T32 w 9387"/>
                              <a:gd name="T34" fmla="+- 0 1600 1452"/>
                              <a:gd name="T35" fmla="*/ 1600 h 13154"/>
                              <a:gd name="T36" fmla="+- 0 1599 1440"/>
                              <a:gd name="T37" fmla="*/ T36 w 9387"/>
                              <a:gd name="T38" fmla="+- 0 1600 1452"/>
                              <a:gd name="T39" fmla="*/ 1600 h 13154"/>
                              <a:gd name="T40" fmla="+- 0 1599 1440"/>
                              <a:gd name="T41" fmla="*/ T40 w 9387"/>
                              <a:gd name="T42" fmla="+- 0 1630 1452"/>
                              <a:gd name="T43" fmla="*/ 1630 h 13154"/>
                              <a:gd name="T44" fmla="+- 0 1599 1440"/>
                              <a:gd name="T45" fmla="*/ T44 w 9387"/>
                              <a:gd name="T46" fmla="+- 0 14430 1452"/>
                              <a:gd name="T47" fmla="*/ 14430 h 13154"/>
                              <a:gd name="T48" fmla="+- 0 1599 1440"/>
                              <a:gd name="T49" fmla="*/ T48 w 9387"/>
                              <a:gd name="T50" fmla="+- 0 14458 1452"/>
                              <a:gd name="T51" fmla="*/ 14458 h 13154"/>
                              <a:gd name="T52" fmla="+- 0 10636 1440"/>
                              <a:gd name="T53" fmla="*/ T52 w 9387"/>
                              <a:gd name="T54" fmla="+- 0 14458 1452"/>
                              <a:gd name="T55" fmla="*/ 14458 h 13154"/>
                              <a:gd name="T56" fmla="+- 0 10636 1440"/>
                              <a:gd name="T57" fmla="*/ T56 w 9387"/>
                              <a:gd name="T58" fmla="+- 0 14458 1452"/>
                              <a:gd name="T59" fmla="*/ 14458 h 13154"/>
                              <a:gd name="T60" fmla="+- 0 10667 1440"/>
                              <a:gd name="T61" fmla="*/ T60 w 9387"/>
                              <a:gd name="T62" fmla="+- 0 14458 1452"/>
                              <a:gd name="T63" fmla="*/ 14458 h 13154"/>
                              <a:gd name="T64" fmla="+- 0 10667 1440"/>
                              <a:gd name="T65" fmla="*/ T64 w 9387"/>
                              <a:gd name="T66" fmla="+- 0 1600 1452"/>
                              <a:gd name="T67" fmla="*/ 1600 h 13154"/>
                              <a:gd name="T68" fmla="+- 0 10764 1440"/>
                              <a:gd name="T69" fmla="*/ T68 w 9387"/>
                              <a:gd name="T70" fmla="+- 0 1510 1452"/>
                              <a:gd name="T71" fmla="*/ 1510 h 13154"/>
                              <a:gd name="T72" fmla="+- 0 10699 1440"/>
                              <a:gd name="T73" fmla="*/ T72 w 9387"/>
                              <a:gd name="T74" fmla="+- 0 1510 1452"/>
                              <a:gd name="T75" fmla="*/ 1510 h 13154"/>
                              <a:gd name="T76" fmla="+- 0 10699 1440"/>
                              <a:gd name="T77" fmla="*/ T76 w 9387"/>
                              <a:gd name="T78" fmla="+- 0 1570 1452"/>
                              <a:gd name="T79" fmla="*/ 1570 h 13154"/>
                              <a:gd name="T80" fmla="+- 0 10699 1440"/>
                              <a:gd name="T81" fmla="*/ T80 w 9387"/>
                              <a:gd name="T82" fmla="+- 0 14486 1452"/>
                              <a:gd name="T83" fmla="*/ 14486 h 13154"/>
                              <a:gd name="T84" fmla="+- 0 10636 1440"/>
                              <a:gd name="T85" fmla="*/ T84 w 9387"/>
                              <a:gd name="T86" fmla="+- 0 14486 1452"/>
                              <a:gd name="T87" fmla="*/ 14486 h 13154"/>
                              <a:gd name="T88" fmla="+- 0 1567 1440"/>
                              <a:gd name="T89" fmla="*/ T88 w 9387"/>
                              <a:gd name="T90" fmla="+- 0 14486 1452"/>
                              <a:gd name="T91" fmla="*/ 14486 h 13154"/>
                              <a:gd name="T92" fmla="+- 0 1567 1440"/>
                              <a:gd name="T93" fmla="*/ T92 w 9387"/>
                              <a:gd name="T94" fmla="+- 0 1570 1452"/>
                              <a:gd name="T95" fmla="*/ 1570 h 13154"/>
                              <a:gd name="T96" fmla="+- 0 10636 1440"/>
                              <a:gd name="T97" fmla="*/ T96 w 9387"/>
                              <a:gd name="T98" fmla="+- 0 1570 1452"/>
                              <a:gd name="T99" fmla="*/ 1570 h 13154"/>
                              <a:gd name="T100" fmla="+- 0 10699 1440"/>
                              <a:gd name="T101" fmla="*/ T100 w 9387"/>
                              <a:gd name="T102" fmla="+- 0 1570 1452"/>
                              <a:gd name="T103" fmla="*/ 1570 h 13154"/>
                              <a:gd name="T104" fmla="+- 0 10699 1440"/>
                              <a:gd name="T105" fmla="*/ T104 w 9387"/>
                              <a:gd name="T106" fmla="+- 0 1510 1452"/>
                              <a:gd name="T107" fmla="*/ 1510 h 13154"/>
                              <a:gd name="T108" fmla="+- 0 10636 1440"/>
                              <a:gd name="T109" fmla="*/ T108 w 9387"/>
                              <a:gd name="T110" fmla="+- 0 1510 1452"/>
                              <a:gd name="T111" fmla="*/ 1510 h 13154"/>
                              <a:gd name="T112" fmla="+- 0 1502 1440"/>
                              <a:gd name="T113" fmla="*/ T112 w 9387"/>
                              <a:gd name="T114" fmla="+- 0 1510 1452"/>
                              <a:gd name="T115" fmla="*/ 1510 h 13154"/>
                              <a:gd name="T116" fmla="+- 0 1502 1440"/>
                              <a:gd name="T117" fmla="*/ T116 w 9387"/>
                              <a:gd name="T118" fmla="+- 0 1570 1452"/>
                              <a:gd name="T119" fmla="*/ 1570 h 13154"/>
                              <a:gd name="T120" fmla="+- 0 1502 1440"/>
                              <a:gd name="T121" fmla="*/ T120 w 9387"/>
                              <a:gd name="T122" fmla="+- 0 14486 1452"/>
                              <a:gd name="T123" fmla="*/ 14486 h 13154"/>
                              <a:gd name="T124" fmla="+- 0 1502 1440"/>
                              <a:gd name="T125" fmla="*/ T124 w 9387"/>
                              <a:gd name="T126" fmla="+- 0 14548 1452"/>
                              <a:gd name="T127" fmla="*/ 14548 h 13154"/>
                              <a:gd name="T128" fmla="+- 0 10636 1440"/>
                              <a:gd name="T129" fmla="*/ T128 w 9387"/>
                              <a:gd name="T130" fmla="+- 0 14548 1452"/>
                              <a:gd name="T131" fmla="*/ 14548 h 13154"/>
                              <a:gd name="T132" fmla="+- 0 10764 1440"/>
                              <a:gd name="T133" fmla="*/ T132 w 9387"/>
                              <a:gd name="T134" fmla="+- 0 14548 1452"/>
                              <a:gd name="T135" fmla="*/ 14548 h 13154"/>
                              <a:gd name="T136" fmla="+- 0 10764 1440"/>
                              <a:gd name="T137" fmla="*/ T136 w 9387"/>
                              <a:gd name="T138" fmla="+- 0 14486 1452"/>
                              <a:gd name="T139" fmla="*/ 14486 h 13154"/>
                              <a:gd name="T140" fmla="+- 0 10764 1440"/>
                              <a:gd name="T141" fmla="*/ T140 w 9387"/>
                              <a:gd name="T142" fmla="+- 0 1570 1452"/>
                              <a:gd name="T143" fmla="*/ 1570 h 13154"/>
                              <a:gd name="T144" fmla="+- 0 10764 1440"/>
                              <a:gd name="T145" fmla="*/ T144 w 9387"/>
                              <a:gd name="T146" fmla="+- 0 1510 1452"/>
                              <a:gd name="T147" fmla="*/ 1510 h 13154"/>
                              <a:gd name="T148" fmla="+- 0 10827 1440"/>
                              <a:gd name="T149" fmla="*/ T148 w 9387"/>
                              <a:gd name="T150" fmla="+- 0 1452 1452"/>
                              <a:gd name="T151" fmla="*/ 1452 h 13154"/>
                              <a:gd name="T152" fmla="+- 0 10795 1440"/>
                              <a:gd name="T153" fmla="*/ T152 w 9387"/>
                              <a:gd name="T154" fmla="+- 0 1452 1452"/>
                              <a:gd name="T155" fmla="*/ 1452 h 13154"/>
                              <a:gd name="T156" fmla="+- 0 10795 1440"/>
                              <a:gd name="T157" fmla="*/ T156 w 9387"/>
                              <a:gd name="T158" fmla="+- 0 1480 1452"/>
                              <a:gd name="T159" fmla="*/ 1480 h 13154"/>
                              <a:gd name="T160" fmla="+- 0 10795 1440"/>
                              <a:gd name="T161" fmla="*/ T160 w 9387"/>
                              <a:gd name="T162" fmla="+- 0 14576 1452"/>
                              <a:gd name="T163" fmla="*/ 14576 h 13154"/>
                              <a:gd name="T164" fmla="+- 0 10636 1440"/>
                              <a:gd name="T165" fmla="*/ T164 w 9387"/>
                              <a:gd name="T166" fmla="+- 0 14576 1452"/>
                              <a:gd name="T167" fmla="*/ 14576 h 13154"/>
                              <a:gd name="T168" fmla="+- 0 1472 1440"/>
                              <a:gd name="T169" fmla="*/ T168 w 9387"/>
                              <a:gd name="T170" fmla="+- 0 14576 1452"/>
                              <a:gd name="T171" fmla="*/ 14576 h 13154"/>
                              <a:gd name="T172" fmla="+- 0 1472 1440"/>
                              <a:gd name="T173" fmla="*/ T172 w 9387"/>
                              <a:gd name="T174" fmla="+- 0 1480 1452"/>
                              <a:gd name="T175" fmla="*/ 1480 h 13154"/>
                              <a:gd name="T176" fmla="+- 0 10636 1440"/>
                              <a:gd name="T177" fmla="*/ T176 w 9387"/>
                              <a:gd name="T178" fmla="+- 0 1480 1452"/>
                              <a:gd name="T179" fmla="*/ 1480 h 13154"/>
                              <a:gd name="T180" fmla="+- 0 10795 1440"/>
                              <a:gd name="T181" fmla="*/ T180 w 9387"/>
                              <a:gd name="T182" fmla="+- 0 1480 1452"/>
                              <a:gd name="T183" fmla="*/ 1480 h 13154"/>
                              <a:gd name="T184" fmla="+- 0 10795 1440"/>
                              <a:gd name="T185" fmla="*/ T184 w 9387"/>
                              <a:gd name="T186" fmla="+- 0 1452 1452"/>
                              <a:gd name="T187" fmla="*/ 1452 h 13154"/>
                              <a:gd name="T188" fmla="+- 0 10636 1440"/>
                              <a:gd name="T189" fmla="*/ T188 w 9387"/>
                              <a:gd name="T190" fmla="+- 0 1452 1452"/>
                              <a:gd name="T191" fmla="*/ 1452 h 13154"/>
                              <a:gd name="T192" fmla="+- 0 1440 1440"/>
                              <a:gd name="T193" fmla="*/ T192 w 9387"/>
                              <a:gd name="T194" fmla="+- 0 1452 1452"/>
                              <a:gd name="T195" fmla="*/ 1452 h 13154"/>
                              <a:gd name="T196" fmla="+- 0 1440 1440"/>
                              <a:gd name="T197" fmla="*/ T196 w 9387"/>
                              <a:gd name="T198" fmla="+- 0 1480 1452"/>
                              <a:gd name="T199" fmla="*/ 1480 h 13154"/>
                              <a:gd name="T200" fmla="+- 0 1440 1440"/>
                              <a:gd name="T201" fmla="*/ T200 w 9387"/>
                              <a:gd name="T202" fmla="+- 0 14576 1452"/>
                              <a:gd name="T203" fmla="*/ 14576 h 13154"/>
                              <a:gd name="T204" fmla="+- 0 1440 1440"/>
                              <a:gd name="T205" fmla="*/ T204 w 9387"/>
                              <a:gd name="T206" fmla="+- 0 14606 1452"/>
                              <a:gd name="T207" fmla="*/ 14606 h 13154"/>
                              <a:gd name="T208" fmla="+- 0 10636 1440"/>
                              <a:gd name="T209" fmla="*/ T208 w 9387"/>
                              <a:gd name="T210" fmla="+- 0 14606 1452"/>
                              <a:gd name="T211" fmla="*/ 14606 h 13154"/>
                              <a:gd name="T212" fmla="+- 0 10827 1440"/>
                              <a:gd name="T213" fmla="*/ T212 w 9387"/>
                              <a:gd name="T214" fmla="+- 0 14606 1452"/>
                              <a:gd name="T215" fmla="*/ 14606 h 13154"/>
                              <a:gd name="T216" fmla="+- 0 10827 1440"/>
                              <a:gd name="T217" fmla="*/ T216 w 9387"/>
                              <a:gd name="T218" fmla="+- 0 14576 1452"/>
                              <a:gd name="T219" fmla="*/ 14576 h 13154"/>
                              <a:gd name="T220" fmla="+- 0 10827 1440"/>
                              <a:gd name="T221" fmla="*/ T220 w 9387"/>
                              <a:gd name="T222" fmla="+- 0 1480 1452"/>
                              <a:gd name="T223" fmla="*/ 1480 h 13154"/>
                              <a:gd name="T224" fmla="+- 0 10827 1440"/>
                              <a:gd name="T225" fmla="*/ T224 w 9387"/>
                              <a:gd name="T226" fmla="+- 0 1452 1452"/>
                              <a:gd name="T227" fmla="*/ 1452 h 13154"/>
                            </a:gdLst>
                            <a:ahLst/>
                            <a:cxnLst>
                              <a:cxn ang="0">
                                <a:pos x="T1" y="T3"/>
                              </a:cxn>
                              <a:cxn ang="0">
                                <a:pos x="T5" y="T7"/>
                              </a:cxn>
                              <a:cxn ang="0">
                                <a:pos x="T9" y="T11"/>
                              </a:cxn>
                              <a:cxn ang="0">
                                <a:pos x="T13" y="T15"/>
                              </a:cxn>
                              <a:cxn ang="0">
                                <a:pos x="T17" y="T19"/>
                              </a:cxn>
                              <a:cxn ang="0">
                                <a:pos x="T21" y="T23"/>
                              </a:cxn>
                              <a:cxn ang="0">
                                <a:pos x="T25" y="T27"/>
                              </a:cxn>
                              <a:cxn ang="0">
                                <a:pos x="T29" y="T31"/>
                              </a:cxn>
                              <a:cxn ang="0">
                                <a:pos x="T33" y="T35"/>
                              </a:cxn>
                              <a:cxn ang="0">
                                <a:pos x="T37" y="T39"/>
                              </a:cxn>
                              <a:cxn ang="0">
                                <a:pos x="T41" y="T43"/>
                              </a:cxn>
                              <a:cxn ang="0">
                                <a:pos x="T45" y="T47"/>
                              </a:cxn>
                              <a:cxn ang="0">
                                <a:pos x="T49" y="T51"/>
                              </a:cxn>
                              <a:cxn ang="0">
                                <a:pos x="T53" y="T55"/>
                              </a:cxn>
                              <a:cxn ang="0">
                                <a:pos x="T57" y="T59"/>
                              </a:cxn>
                              <a:cxn ang="0">
                                <a:pos x="T61" y="T63"/>
                              </a:cxn>
                              <a:cxn ang="0">
                                <a:pos x="T65" y="T67"/>
                              </a:cxn>
                              <a:cxn ang="0">
                                <a:pos x="T69" y="T71"/>
                              </a:cxn>
                              <a:cxn ang="0">
                                <a:pos x="T73" y="T75"/>
                              </a:cxn>
                              <a:cxn ang="0">
                                <a:pos x="T77" y="T79"/>
                              </a:cxn>
                              <a:cxn ang="0">
                                <a:pos x="T81" y="T83"/>
                              </a:cxn>
                              <a:cxn ang="0">
                                <a:pos x="T85" y="T87"/>
                              </a:cxn>
                              <a:cxn ang="0">
                                <a:pos x="T89" y="T91"/>
                              </a:cxn>
                              <a:cxn ang="0">
                                <a:pos x="T93" y="T95"/>
                              </a:cxn>
                              <a:cxn ang="0">
                                <a:pos x="T97" y="T99"/>
                              </a:cxn>
                              <a:cxn ang="0">
                                <a:pos x="T101" y="T103"/>
                              </a:cxn>
                              <a:cxn ang="0">
                                <a:pos x="T105" y="T107"/>
                              </a:cxn>
                              <a:cxn ang="0">
                                <a:pos x="T109" y="T111"/>
                              </a:cxn>
                              <a:cxn ang="0">
                                <a:pos x="T113" y="T115"/>
                              </a:cxn>
                              <a:cxn ang="0">
                                <a:pos x="T117" y="T119"/>
                              </a:cxn>
                              <a:cxn ang="0">
                                <a:pos x="T121" y="T123"/>
                              </a:cxn>
                              <a:cxn ang="0">
                                <a:pos x="T125" y="T127"/>
                              </a:cxn>
                              <a:cxn ang="0">
                                <a:pos x="T129" y="T131"/>
                              </a:cxn>
                              <a:cxn ang="0">
                                <a:pos x="T133" y="T135"/>
                              </a:cxn>
                              <a:cxn ang="0">
                                <a:pos x="T137" y="T139"/>
                              </a:cxn>
                              <a:cxn ang="0">
                                <a:pos x="T141" y="T143"/>
                              </a:cxn>
                              <a:cxn ang="0">
                                <a:pos x="T145" y="T147"/>
                              </a:cxn>
                              <a:cxn ang="0">
                                <a:pos x="T149" y="T151"/>
                              </a:cxn>
                              <a:cxn ang="0">
                                <a:pos x="T153" y="T155"/>
                              </a:cxn>
                              <a:cxn ang="0">
                                <a:pos x="T157" y="T159"/>
                              </a:cxn>
                              <a:cxn ang="0">
                                <a:pos x="T161" y="T163"/>
                              </a:cxn>
                              <a:cxn ang="0">
                                <a:pos x="T165" y="T167"/>
                              </a:cxn>
                              <a:cxn ang="0">
                                <a:pos x="T169" y="T171"/>
                              </a:cxn>
                              <a:cxn ang="0">
                                <a:pos x="T173" y="T175"/>
                              </a:cxn>
                              <a:cxn ang="0">
                                <a:pos x="T177" y="T179"/>
                              </a:cxn>
                              <a:cxn ang="0">
                                <a:pos x="T181" y="T183"/>
                              </a:cxn>
                              <a:cxn ang="0">
                                <a:pos x="T185" y="T187"/>
                              </a:cxn>
                              <a:cxn ang="0">
                                <a:pos x="T189" y="T191"/>
                              </a:cxn>
                              <a:cxn ang="0">
                                <a:pos x="T193" y="T195"/>
                              </a:cxn>
                              <a:cxn ang="0">
                                <a:pos x="T197" y="T199"/>
                              </a:cxn>
                              <a:cxn ang="0">
                                <a:pos x="T201" y="T203"/>
                              </a:cxn>
                              <a:cxn ang="0">
                                <a:pos x="T205" y="T207"/>
                              </a:cxn>
                              <a:cxn ang="0">
                                <a:pos x="T209" y="T211"/>
                              </a:cxn>
                              <a:cxn ang="0">
                                <a:pos x="T213" y="T215"/>
                              </a:cxn>
                              <a:cxn ang="0">
                                <a:pos x="T217" y="T219"/>
                              </a:cxn>
                              <a:cxn ang="0">
                                <a:pos x="T221" y="T223"/>
                              </a:cxn>
                              <a:cxn ang="0">
                                <a:pos x="T225" y="T227"/>
                              </a:cxn>
                            </a:cxnLst>
                            <a:rect l="0" t="0" r="r" b="b"/>
                            <a:pathLst>
                              <a:path w="9387" h="13154">
                                <a:moveTo>
                                  <a:pt x="9227" y="148"/>
                                </a:moveTo>
                                <a:lnTo>
                                  <a:pt x="9196" y="148"/>
                                </a:lnTo>
                                <a:lnTo>
                                  <a:pt x="9196" y="178"/>
                                </a:lnTo>
                                <a:lnTo>
                                  <a:pt x="9196" y="12978"/>
                                </a:lnTo>
                                <a:lnTo>
                                  <a:pt x="190" y="12978"/>
                                </a:lnTo>
                                <a:lnTo>
                                  <a:pt x="190" y="178"/>
                                </a:lnTo>
                                <a:lnTo>
                                  <a:pt x="9196" y="178"/>
                                </a:lnTo>
                                <a:lnTo>
                                  <a:pt x="9196" y="148"/>
                                </a:lnTo>
                                <a:lnTo>
                                  <a:pt x="159" y="148"/>
                                </a:lnTo>
                                <a:lnTo>
                                  <a:pt x="159" y="178"/>
                                </a:lnTo>
                                <a:lnTo>
                                  <a:pt x="159" y="12978"/>
                                </a:lnTo>
                                <a:lnTo>
                                  <a:pt x="159" y="13006"/>
                                </a:lnTo>
                                <a:lnTo>
                                  <a:pt x="9196" y="13006"/>
                                </a:lnTo>
                                <a:lnTo>
                                  <a:pt x="9227" y="13006"/>
                                </a:lnTo>
                                <a:lnTo>
                                  <a:pt x="9227" y="148"/>
                                </a:lnTo>
                                <a:close/>
                                <a:moveTo>
                                  <a:pt x="9324" y="58"/>
                                </a:moveTo>
                                <a:lnTo>
                                  <a:pt x="9259" y="58"/>
                                </a:lnTo>
                                <a:lnTo>
                                  <a:pt x="9259" y="118"/>
                                </a:lnTo>
                                <a:lnTo>
                                  <a:pt x="9259" y="13034"/>
                                </a:lnTo>
                                <a:lnTo>
                                  <a:pt x="9196" y="13034"/>
                                </a:lnTo>
                                <a:lnTo>
                                  <a:pt x="127" y="13034"/>
                                </a:lnTo>
                                <a:lnTo>
                                  <a:pt x="127" y="118"/>
                                </a:lnTo>
                                <a:lnTo>
                                  <a:pt x="9196" y="118"/>
                                </a:lnTo>
                                <a:lnTo>
                                  <a:pt x="9259" y="118"/>
                                </a:lnTo>
                                <a:lnTo>
                                  <a:pt x="9259" y="58"/>
                                </a:lnTo>
                                <a:lnTo>
                                  <a:pt x="9196" y="58"/>
                                </a:lnTo>
                                <a:lnTo>
                                  <a:pt x="62" y="58"/>
                                </a:lnTo>
                                <a:lnTo>
                                  <a:pt x="62" y="118"/>
                                </a:lnTo>
                                <a:lnTo>
                                  <a:pt x="62" y="13034"/>
                                </a:lnTo>
                                <a:lnTo>
                                  <a:pt x="62" y="13096"/>
                                </a:lnTo>
                                <a:lnTo>
                                  <a:pt x="9196" y="13096"/>
                                </a:lnTo>
                                <a:lnTo>
                                  <a:pt x="9324" y="13096"/>
                                </a:lnTo>
                                <a:lnTo>
                                  <a:pt x="9324" y="13034"/>
                                </a:lnTo>
                                <a:lnTo>
                                  <a:pt x="9324" y="118"/>
                                </a:lnTo>
                                <a:lnTo>
                                  <a:pt x="9324" y="58"/>
                                </a:lnTo>
                                <a:close/>
                                <a:moveTo>
                                  <a:pt x="9387" y="0"/>
                                </a:moveTo>
                                <a:lnTo>
                                  <a:pt x="9355" y="0"/>
                                </a:lnTo>
                                <a:lnTo>
                                  <a:pt x="9355" y="28"/>
                                </a:lnTo>
                                <a:lnTo>
                                  <a:pt x="9355" y="13124"/>
                                </a:lnTo>
                                <a:lnTo>
                                  <a:pt x="9196" y="13124"/>
                                </a:lnTo>
                                <a:lnTo>
                                  <a:pt x="32" y="13124"/>
                                </a:lnTo>
                                <a:lnTo>
                                  <a:pt x="32" y="28"/>
                                </a:lnTo>
                                <a:lnTo>
                                  <a:pt x="9196" y="28"/>
                                </a:lnTo>
                                <a:lnTo>
                                  <a:pt x="9355" y="28"/>
                                </a:lnTo>
                                <a:lnTo>
                                  <a:pt x="9355" y="0"/>
                                </a:lnTo>
                                <a:lnTo>
                                  <a:pt x="9196" y="0"/>
                                </a:lnTo>
                                <a:lnTo>
                                  <a:pt x="0" y="0"/>
                                </a:lnTo>
                                <a:lnTo>
                                  <a:pt x="0" y="28"/>
                                </a:lnTo>
                                <a:lnTo>
                                  <a:pt x="0" y="13124"/>
                                </a:lnTo>
                                <a:lnTo>
                                  <a:pt x="0" y="13154"/>
                                </a:lnTo>
                                <a:lnTo>
                                  <a:pt x="9196" y="13154"/>
                                </a:lnTo>
                                <a:lnTo>
                                  <a:pt x="9387" y="13154"/>
                                </a:lnTo>
                                <a:lnTo>
                                  <a:pt x="9387" y="13124"/>
                                </a:lnTo>
                                <a:lnTo>
                                  <a:pt x="9387" y="28"/>
                                </a:lnTo>
                                <a:lnTo>
                                  <a:pt x="9387" y="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019733460" name="Picture 4" descr="Informatics Institute of Technology - IIT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844" y="2513"/>
                            <a:ext cx="4572" cy="189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7E9D9834" id="Group 1" o:spid="_x0000_s1026" style="position:absolute;margin-left:1in;margin-top:72.6pt;width:469.35pt;height:657.7pt;z-index:-251658240;mso-position-horizontal-relative:page;mso-position-vertical-relative:page" coordorigin="1440,1452" coordsize="9387,1315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">
                <v:shape id="AutoShape 3" o:spid="_x0000_s1027" style="position:absolute;left:1440;top:1452;width:9387;height:13154;visibility:visible;mso-wrap-style:square;v-text-anchor:top" coordsize="9387,131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" path="m9227,148r-31,l9196,178r,12800l190,12978,190,178r9006,l9196,148r-9037,l159,178r,12800l159,13006r9037,l9227,13006r,-12858xm9324,58r-65,l9259,118r,12916l9196,13034r-9069,l127,118r9069,l9259,118r,-60l9196,58,62,58r,60l62,13034r,62l9196,13096r128,l9324,13034r,-12916l9324,58xm9387,r-32,l9355,28r,13096l9196,13124r-9164,l32,28r9164,l9355,28r,-28l9196,,,,,28,,13124r,30l9196,13154r191,l9387,13124,9387,28r,-28xe" fillcolor="black" stroked="f">
                  <v:path arrowok="t" o:connecttype="custom" o:connectlocs="9227,1600;9196,1600;9196,1600;9196,1630;9196,14430;190,14430;190,1630;9196,1630;9196,1600;159,1600;159,1630;159,14430;159,14458;9196,14458;9196,14458;9227,14458;9227,1600;9324,1510;9259,1510;9259,1570;9259,14486;9196,14486;127,14486;127,1570;9196,1570;9259,1570;9259,1510;9196,1510;62,1510;62,1570;62,14486;62,14548;9196,14548;9324,14548;9324,14486;9324,1570;9324,1510;9387,1452;9355,1452;9355,1480;9355,14576;9196,14576;32,14576;32,1480;9196,1480;9355,1480;9355,1452;9196,1452;0,1452;0,1480;0,14576;0,14606;9196,14606;9387,14606;9387,14576;9387,1480;9387,1452" o:connectangles="0,0,0,0,0,0,0,0,0,0,0,0,0,0,0,0,0,0,0,0,0,0,0,0,0,0,0,0,0,0,0,0,0,0,0,0,0,0,0,0,0,0,0,0,0,0,0,0,0,0,0,0,0,0,0,0,0"/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8" type="#_x0000_t75" alt="Informatics Institute of Technology - IIT" style="position:absolute;left:3844;top:2513;width:4572;height:189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">
                  <v:imagedata r:id="rId7" o:title="Informatics Institute of Technology - IIT"/>
                </v:shape>
                <w10:wrap anchorx="page" anchory="page"/>
              </v:group>
            </w:pict>
          </mc:Fallback>
        </mc:AlternateContent>
      </w:r>
    </w:p>
    <w:p w14:paraId="05A7D610" w14:textId="77777777" w:rsidR="00B90E1B" w:rsidRDefault="00B90E1B" w:rsidP="00B90E1B">
      <w:pPr>
        <w:pStyle w:val="BodyText"/>
        <w:rPr>
          <w:sz w:val="20"/>
        </w:rPr>
      </w:pPr>
    </w:p>
    <w:p w14:paraId="29F6F72A" w14:textId="77777777" w:rsidR="00FC4A07" w:rsidRDefault="00FC4A07"/>
    <w:p w14:paraId="2DB8AB47" w14:textId="77777777" w:rsidR="00B90E1B" w:rsidRPr="00B90E1B" w:rsidRDefault="00B90E1B" w:rsidP="00B90E1B"/>
    <w:p w14:paraId="40CC20C6" w14:textId="77777777" w:rsidR="00B90E1B" w:rsidRPr="00B90E1B" w:rsidRDefault="00B90E1B" w:rsidP="00B90E1B"/>
    <w:p w14:paraId="3C84F0A5" w14:textId="77777777" w:rsidR="00B90E1B" w:rsidRPr="00B90E1B" w:rsidRDefault="00B90E1B" w:rsidP="00B90E1B"/>
    <w:p w14:paraId="450B6323" w14:textId="77777777" w:rsidR="00B90E1B" w:rsidRPr="00B90E1B" w:rsidRDefault="00B90E1B" w:rsidP="00B90E1B"/>
    <w:p w14:paraId="1E20EBAC" w14:textId="77777777" w:rsidR="00B90E1B" w:rsidRPr="00B90E1B" w:rsidRDefault="00B90E1B" w:rsidP="00B90E1B"/>
    <w:p w14:paraId="375BE12C" w14:textId="1F1E9AE9" w:rsidR="00B90E1B" w:rsidRDefault="00B90E1B" w:rsidP="00B90E1B">
      <w:pPr>
        <w:pStyle w:val="BodyText"/>
        <w:spacing w:before="10"/>
        <w:ind w:left="0"/>
        <w:rPr>
          <w:sz w:val="28"/>
        </w:rPr>
      </w:pPr>
    </w:p>
    <w:p w14:paraId="5ADA2B9A" w14:textId="77777777" w:rsidR="00B90E1B" w:rsidRDefault="00B90E1B" w:rsidP="00B90E1B">
      <w:pPr>
        <w:spacing w:before="89"/>
        <w:ind w:left="2064" w:right="2725"/>
        <w:jc w:val="center"/>
        <w:rPr>
          <w:sz w:val="26"/>
        </w:rPr>
      </w:pPr>
      <w:r>
        <w:rPr>
          <w:sz w:val="26"/>
        </w:rPr>
        <w:t>INFORMATICS</w:t>
      </w:r>
      <w:r>
        <w:rPr>
          <w:spacing w:val="-2"/>
          <w:sz w:val="26"/>
        </w:rPr>
        <w:t xml:space="preserve"> </w:t>
      </w:r>
      <w:r>
        <w:rPr>
          <w:sz w:val="26"/>
        </w:rPr>
        <w:t>INSTITUTE</w:t>
      </w:r>
      <w:r>
        <w:rPr>
          <w:spacing w:val="-3"/>
          <w:sz w:val="26"/>
        </w:rPr>
        <w:t xml:space="preserve"> </w:t>
      </w:r>
      <w:r>
        <w:rPr>
          <w:sz w:val="26"/>
        </w:rPr>
        <w:t>OF TECHNOLOGY</w:t>
      </w:r>
    </w:p>
    <w:p w14:paraId="7EC78BE2" w14:textId="77777777" w:rsidR="00B90E1B" w:rsidRDefault="00B90E1B" w:rsidP="00B90E1B">
      <w:pPr>
        <w:spacing w:before="205" w:line="405" w:lineRule="auto"/>
        <w:ind w:left="2844" w:right="3503" w:firstLine="816"/>
        <w:rPr>
          <w:sz w:val="26"/>
        </w:rPr>
      </w:pPr>
      <w:r>
        <w:rPr>
          <w:sz w:val="26"/>
        </w:rPr>
        <w:t>In Collaboration with</w:t>
      </w:r>
      <w:r>
        <w:rPr>
          <w:spacing w:val="1"/>
          <w:sz w:val="26"/>
        </w:rPr>
        <w:t xml:space="preserve"> </w:t>
      </w:r>
      <w:r>
        <w:rPr>
          <w:sz w:val="26"/>
        </w:rPr>
        <w:t>UNIVERSITY</w:t>
      </w:r>
      <w:r>
        <w:rPr>
          <w:spacing w:val="-10"/>
          <w:sz w:val="26"/>
        </w:rPr>
        <w:t xml:space="preserve"> </w:t>
      </w:r>
      <w:r>
        <w:rPr>
          <w:sz w:val="26"/>
        </w:rPr>
        <w:t>OF</w:t>
      </w:r>
      <w:r>
        <w:rPr>
          <w:spacing w:val="-9"/>
          <w:sz w:val="26"/>
        </w:rPr>
        <w:t xml:space="preserve"> </w:t>
      </w:r>
      <w:r>
        <w:rPr>
          <w:sz w:val="26"/>
        </w:rPr>
        <w:t>WESTMINSTER</w:t>
      </w:r>
    </w:p>
    <w:p w14:paraId="484E4E3E" w14:textId="77777777" w:rsidR="00B90E1B" w:rsidRDefault="00B90E1B" w:rsidP="00B90E1B">
      <w:pPr>
        <w:pStyle w:val="BodyText"/>
        <w:rPr>
          <w:sz w:val="28"/>
        </w:rPr>
      </w:pPr>
    </w:p>
    <w:p w14:paraId="042D00D7" w14:textId="668F31B7" w:rsidR="00B90E1B" w:rsidRDefault="00B90E1B" w:rsidP="00B90E1B">
      <w:pPr>
        <w:spacing w:before="176" w:line="276" w:lineRule="auto"/>
        <w:ind w:left="486" w:right="1144"/>
        <w:jc w:val="center"/>
        <w:rPr>
          <w:b/>
          <w:sz w:val="32"/>
        </w:rPr>
      </w:pPr>
      <w:r>
        <w:rPr>
          <w:b/>
          <w:sz w:val="32"/>
        </w:rPr>
        <w:t>6MARK027C</w:t>
      </w:r>
      <w:r>
        <w:rPr>
          <w:b/>
          <w:sz w:val="32"/>
        </w:rPr>
        <w:br/>
        <w:t>Digital Marketing, Social Medial and Web Analytics</w:t>
      </w:r>
    </w:p>
    <w:p w14:paraId="41934D1F" w14:textId="2C0D8E73" w:rsidR="00B90E1B" w:rsidRDefault="00B90E1B" w:rsidP="00B90E1B">
      <w:pPr>
        <w:spacing w:before="176" w:line="276" w:lineRule="auto"/>
        <w:ind w:left="486" w:right="1144"/>
        <w:jc w:val="center"/>
        <w:rPr>
          <w:b/>
          <w:sz w:val="32"/>
        </w:rPr>
      </w:pPr>
      <w:r>
        <w:rPr>
          <w:b/>
          <w:sz w:val="32"/>
        </w:rPr>
        <w:t>Coursework 1</w:t>
      </w:r>
    </w:p>
    <w:p w14:paraId="7629B5C5" w14:textId="77777777" w:rsidR="00B90E1B" w:rsidRDefault="00B90E1B" w:rsidP="00B90E1B">
      <w:pPr>
        <w:spacing w:before="176" w:line="276" w:lineRule="auto"/>
        <w:ind w:left="486" w:right="1144"/>
        <w:jc w:val="center"/>
        <w:rPr>
          <w:bCs/>
          <w:sz w:val="32"/>
        </w:rPr>
      </w:pPr>
    </w:p>
    <w:p w14:paraId="39905DF5" w14:textId="17E6391C" w:rsidR="00B90E1B" w:rsidRPr="00B90E1B" w:rsidRDefault="00B90E1B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 w:rsidRPr="00B90E1B">
        <w:rPr>
          <w:bCs/>
          <w:sz w:val="28"/>
          <w:szCs w:val="20"/>
        </w:rPr>
        <w:t>Name: Muhammad Areeb Niyas</w:t>
      </w:r>
    </w:p>
    <w:p w14:paraId="5BDB0893" w14:textId="1C3427C4" w:rsidR="00B90E1B" w:rsidRDefault="00B90E1B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 w:rsidRPr="00B90E1B">
        <w:rPr>
          <w:bCs/>
          <w:sz w:val="28"/>
          <w:szCs w:val="20"/>
        </w:rPr>
        <w:t>20200129 | w1809939</w:t>
      </w:r>
    </w:p>
    <w:p w14:paraId="0E8A5A3F" w14:textId="77777777" w:rsidR="00B90E1B" w:rsidRDefault="00B90E1B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</w:p>
    <w:p w14:paraId="3045504F" w14:textId="203654CE" w:rsidR="00B90E1B" w:rsidRPr="00B90E1B" w:rsidRDefault="00B90E1B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>
        <w:rPr>
          <w:bCs/>
          <w:sz w:val="28"/>
          <w:szCs w:val="20"/>
        </w:rPr>
        <w:t xml:space="preserve">Module Leader: </w:t>
      </w:r>
      <w:proofErr w:type="spellStart"/>
      <w:r>
        <w:rPr>
          <w:bCs/>
          <w:sz w:val="28"/>
          <w:szCs w:val="20"/>
        </w:rPr>
        <w:t>Mr</w:t>
      </w:r>
      <w:proofErr w:type="spellEnd"/>
      <w:r>
        <w:rPr>
          <w:bCs/>
          <w:sz w:val="28"/>
          <w:szCs w:val="20"/>
        </w:rPr>
        <w:t xml:space="preserve"> </w:t>
      </w:r>
      <w:proofErr w:type="spellStart"/>
      <w:r>
        <w:rPr>
          <w:bCs/>
          <w:sz w:val="28"/>
          <w:szCs w:val="20"/>
        </w:rPr>
        <w:t>Prassanna</w:t>
      </w:r>
      <w:proofErr w:type="spellEnd"/>
      <w:r>
        <w:rPr>
          <w:bCs/>
          <w:sz w:val="28"/>
          <w:szCs w:val="20"/>
        </w:rPr>
        <w:t xml:space="preserve"> </w:t>
      </w:r>
      <w:proofErr w:type="spellStart"/>
      <w:r>
        <w:rPr>
          <w:bCs/>
          <w:sz w:val="28"/>
          <w:szCs w:val="20"/>
        </w:rPr>
        <w:t>Pathmanathan</w:t>
      </w:r>
      <w:proofErr w:type="spellEnd"/>
    </w:p>
    <w:p w14:paraId="6E26B4D9" w14:textId="77777777" w:rsidR="00B90E1B" w:rsidRPr="00B90E1B" w:rsidRDefault="00B90E1B" w:rsidP="00B90E1B">
      <w:pPr>
        <w:pStyle w:val="BodyText"/>
        <w:spacing w:before="7"/>
        <w:rPr>
          <w:sz w:val="22"/>
          <w:szCs w:val="28"/>
        </w:rPr>
      </w:pPr>
    </w:p>
    <w:p w14:paraId="1475146F" w14:textId="77777777" w:rsidR="00B90E1B" w:rsidRDefault="00B90E1B" w:rsidP="00B90E1B">
      <w:pPr>
        <w:pStyle w:val="BodyText"/>
        <w:rPr>
          <w:sz w:val="28"/>
        </w:rPr>
      </w:pPr>
    </w:p>
    <w:p w14:paraId="6A9DAE67" w14:textId="77777777" w:rsidR="00B90E1B" w:rsidRDefault="00B90E1B" w:rsidP="00B90E1B">
      <w:pPr>
        <w:spacing w:before="178" w:line="278" w:lineRule="auto"/>
        <w:ind w:left="486" w:right="1151"/>
        <w:jc w:val="center"/>
        <w:rPr>
          <w:sz w:val="26"/>
        </w:rPr>
      </w:pPr>
      <w:r>
        <w:rPr>
          <w:sz w:val="26"/>
        </w:rPr>
        <w:t>Submitted</w:t>
      </w:r>
      <w:r>
        <w:rPr>
          <w:spacing w:val="-4"/>
          <w:sz w:val="26"/>
        </w:rPr>
        <w:t xml:space="preserve"> </w:t>
      </w:r>
      <w:r>
        <w:rPr>
          <w:sz w:val="26"/>
        </w:rPr>
        <w:t>in</w:t>
      </w:r>
      <w:r>
        <w:rPr>
          <w:spacing w:val="-6"/>
          <w:sz w:val="26"/>
        </w:rPr>
        <w:t xml:space="preserve"> </w:t>
      </w:r>
      <w:r>
        <w:rPr>
          <w:sz w:val="26"/>
        </w:rPr>
        <w:t>partial</w:t>
      </w:r>
      <w:r>
        <w:rPr>
          <w:spacing w:val="-6"/>
          <w:sz w:val="26"/>
        </w:rPr>
        <w:t xml:space="preserve"> </w:t>
      </w:r>
      <w:r>
        <w:rPr>
          <w:sz w:val="26"/>
        </w:rPr>
        <w:t>fulfilment</w:t>
      </w:r>
      <w:r>
        <w:rPr>
          <w:spacing w:val="-5"/>
          <w:sz w:val="26"/>
        </w:rPr>
        <w:t xml:space="preserve"> </w:t>
      </w:r>
      <w:r>
        <w:rPr>
          <w:sz w:val="26"/>
        </w:rPr>
        <w:t>of</w:t>
      </w:r>
      <w:r>
        <w:rPr>
          <w:spacing w:val="-5"/>
          <w:sz w:val="26"/>
        </w:rPr>
        <w:t xml:space="preserve"> </w:t>
      </w:r>
      <w:r>
        <w:rPr>
          <w:sz w:val="26"/>
        </w:rPr>
        <w:t>the</w:t>
      </w:r>
      <w:r>
        <w:rPr>
          <w:spacing w:val="-6"/>
          <w:sz w:val="26"/>
        </w:rPr>
        <w:t xml:space="preserve"> </w:t>
      </w:r>
      <w:r>
        <w:rPr>
          <w:sz w:val="26"/>
        </w:rPr>
        <w:t>requirements</w:t>
      </w:r>
      <w:r>
        <w:rPr>
          <w:spacing w:val="-6"/>
          <w:sz w:val="26"/>
        </w:rPr>
        <w:t xml:space="preserve"> </w:t>
      </w:r>
      <w:r>
        <w:rPr>
          <w:sz w:val="26"/>
        </w:rPr>
        <w:t>for</w:t>
      </w:r>
      <w:r>
        <w:rPr>
          <w:spacing w:val="-6"/>
          <w:sz w:val="26"/>
        </w:rPr>
        <w:t xml:space="preserve"> </w:t>
      </w:r>
      <w:r>
        <w:rPr>
          <w:sz w:val="26"/>
        </w:rPr>
        <w:t>the</w:t>
      </w:r>
      <w:r>
        <w:rPr>
          <w:spacing w:val="-3"/>
          <w:sz w:val="26"/>
        </w:rPr>
        <w:t xml:space="preserve"> </w:t>
      </w:r>
      <w:proofErr w:type="gramStart"/>
      <w:r>
        <w:rPr>
          <w:sz w:val="26"/>
        </w:rPr>
        <w:t>BSc(</w:t>
      </w:r>
      <w:proofErr w:type="gramEnd"/>
      <w:r>
        <w:rPr>
          <w:sz w:val="26"/>
        </w:rPr>
        <w:t>Hons)</w:t>
      </w:r>
      <w:r>
        <w:rPr>
          <w:spacing w:val="-4"/>
          <w:sz w:val="26"/>
        </w:rPr>
        <w:t xml:space="preserve"> </w:t>
      </w:r>
      <w:r>
        <w:rPr>
          <w:sz w:val="26"/>
        </w:rPr>
        <w:t>in</w:t>
      </w:r>
      <w:r>
        <w:rPr>
          <w:spacing w:val="-6"/>
          <w:sz w:val="26"/>
        </w:rPr>
        <w:t xml:space="preserve"> </w:t>
      </w:r>
      <w:r>
        <w:rPr>
          <w:sz w:val="26"/>
        </w:rPr>
        <w:t>Computer</w:t>
      </w:r>
      <w:r>
        <w:rPr>
          <w:spacing w:val="-62"/>
          <w:sz w:val="26"/>
        </w:rPr>
        <w:t xml:space="preserve"> </w:t>
      </w:r>
      <w:r>
        <w:rPr>
          <w:sz w:val="26"/>
        </w:rPr>
        <w:t>Science</w:t>
      </w:r>
      <w:r>
        <w:rPr>
          <w:spacing w:val="-2"/>
          <w:sz w:val="26"/>
        </w:rPr>
        <w:t xml:space="preserve"> </w:t>
      </w:r>
      <w:r>
        <w:rPr>
          <w:sz w:val="26"/>
        </w:rPr>
        <w:t>degree</w:t>
      </w:r>
      <w:r>
        <w:rPr>
          <w:spacing w:val="-1"/>
          <w:sz w:val="26"/>
        </w:rPr>
        <w:t xml:space="preserve"> </w:t>
      </w:r>
      <w:r>
        <w:rPr>
          <w:sz w:val="26"/>
        </w:rPr>
        <w:t>at</w:t>
      </w:r>
      <w:r>
        <w:rPr>
          <w:spacing w:val="-1"/>
          <w:sz w:val="26"/>
        </w:rPr>
        <w:t xml:space="preserve"> </w:t>
      </w:r>
      <w:r>
        <w:rPr>
          <w:sz w:val="26"/>
        </w:rPr>
        <w:t>the</w:t>
      </w:r>
      <w:r>
        <w:rPr>
          <w:spacing w:val="2"/>
          <w:sz w:val="26"/>
        </w:rPr>
        <w:t xml:space="preserve"> </w:t>
      </w:r>
      <w:r>
        <w:rPr>
          <w:sz w:val="26"/>
        </w:rPr>
        <w:t>University</w:t>
      </w:r>
      <w:r>
        <w:rPr>
          <w:spacing w:val="-1"/>
          <w:sz w:val="26"/>
        </w:rPr>
        <w:t xml:space="preserve"> </w:t>
      </w:r>
      <w:r>
        <w:rPr>
          <w:sz w:val="26"/>
        </w:rPr>
        <w:t>of</w:t>
      </w:r>
      <w:r>
        <w:rPr>
          <w:spacing w:val="2"/>
          <w:sz w:val="26"/>
        </w:rPr>
        <w:t xml:space="preserve"> </w:t>
      </w:r>
      <w:r>
        <w:rPr>
          <w:sz w:val="26"/>
        </w:rPr>
        <w:t>Westminster.</w:t>
      </w:r>
    </w:p>
    <w:p w14:paraId="3E389B95" w14:textId="77777777" w:rsidR="00B90E1B" w:rsidRDefault="00B90E1B" w:rsidP="00B90E1B">
      <w:pPr>
        <w:pStyle w:val="BodyText"/>
        <w:rPr>
          <w:sz w:val="28"/>
        </w:rPr>
      </w:pPr>
    </w:p>
    <w:p w14:paraId="765A8C5D" w14:textId="09BE813F" w:rsidR="00B90E1B" w:rsidRPr="00EC5367" w:rsidRDefault="00B90E1B" w:rsidP="00B90E1B">
      <w:pPr>
        <w:spacing w:before="1"/>
        <w:ind w:left="2880" w:firstLine="720"/>
        <w:rPr>
          <w:b/>
          <w:sz w:val="26"/>
        </w:rPr>
        <w:sectPr w:rsidR="00B90E1B" w:rsidRPr="00EC5367" w:rsidSect="001D54A5">
          <w:headerReference w:type="default" r:id="rId8"/>
          <w:footerReference w:type="default" r:id="rId9"/>
          <w:pgSz w:w="12240" w:h="15840"/>
          <w:pgMar w:top="1420" w:right="680" w:bottom="1699" w:left="1340" w:header="720" w:footer="720" w:gutter="0"/>
          <w:pgNumType w:start="1"/>
          <w:cols w:space="720"/>
          <w:titlePg/>
          <w:docGrid w:linePitch="326"/>
        </w:sectPr>
      </w:pPr>
      <w:r>
        <w:rPr>
          <w:b/>
          <w:sz w:val="26"/>
        </w:rPr>
        <w:t>Date:</w:t>
      </w:r>
      <w:r>
        <w:rPr>
          <w:b/>
          <w:spacing w:val="-2"/>
          <w:sz w:val="26"/>
        </w:rPr>
        <w:t xml:space="preserve"> </w:t>
      </w:r>
      <w:r>
        <w:rPr>
          <w:b/>
          <w:sz w:val="26"/>
        </w:rPr>
        <w:t>March</w:t>
      </w:r>
      <w:r>
        <w:rPr>
          <w:b/>
          <w:spacing w:val="-2"/>
          <w:sz w:val="26"/>
        </w:rPr>
        <w:t xml:space="preserve"> </w:t>
      </w:r>
      <w:r>
        <w:rPr>
          <w:b/>
          <w:sz w:val="26"/>
        </w:rPr>
        <w:t>2024</w:t>
      </w:r>
    </w:p>
    <w:p w14:paraId="76C55C2E" w14:textId="035607F8" w:rsidR="00B90E1B" w:rsidRDefault="0078138F" w:rsidP="00AF4FA1">
      <w:pPr>
        <w:pStyle w:val="Heading1"/>
        <w:spacing w:line="360" w:lineRule="auto"/>
        <w:jc w:val="both"/>
      </w:pPr>
      <w:r>
        <w:lastRenderedPageBreak/>
        <w:t>QUESTION 1: DIGITAL MARKETING MODELS</w:t>
      </w:r>
    </w:p>
    <w:p w14:paraId="3B351833" w14:textId="77777777" w:rsidR="0078138F" w:rsidRDefault="0078138F" w:rsidP="00AF4FA1">
      <w:pPr>
        <w:tabs>
          <w:tab w:val="left" w:pos="3732"/>
        </w:tabs>
        <w:spacing w:line="360" w:lineRule="auto"/>
        <w:jc w:val="both"/>
      </w:pPr>
    </w:p>
    <w:p w14:paraId="10ABE839" w14:textId="7400D21B" w:rsidR="0078138F" w:rsidRDefault="0078138F" w:rsidP="00AF4FA1">
      <w:pPr>
        <w:pStyle w:val="Heading2"/>
        <w:spacing w:line="360" w:lineRule="auto"/>
        <w:jc w:val="both"/>
      </w:pPr>
      <w:r>
        <w:t>1.1 Selected Online Company</w:t>
      </w:r>
    </w:p>
    <w:p w14:paraId="11EED861" w14:textId="33169D40" w:rsidR="0078138F" w:rsidRDefault="0078138F" w:rsidP="00AF4FA1">
      <w:pPr>
        <w:tabs>
          <w:tab w:val="left" w:pos="912"/>
        </w:tabs>
        <w:spacing w:line="360" w:lineRule="auto"/>
        <w:jc w:val="both"/>
      </w:pPr>
      <w:proofErr w:type="spellStart"/>
      <w:r>
        <w:t>AutoPal</w:t>
      </w:r>
      <w:proofErr w:type="spellEnd"/>
    </w:p>
    <w:p w14:paraId="390391E4" w14:textId="77777777" w:rsidR="0078138F" w:rsidRDefault="0078138F" w:rsidP="00AF4FA1">
      <w:pPr>
        <w:tabs>
          <w:tab w:val="left" w:pos="912"/>
        </w:tabs>
        <w:spacing w:line="360" w:lineRule="auto"/>
        <w:jc w:val="both"/>
      </w:pPr>
    </w:p>
    <w:p w14:paraId="08179C8B" w14:textId="53696E0D" w:rsidR="0078138F" w:rsidRDefault="0078138F" w:rsidP="00AF4FA1">
      <w:pPr>
        <w:pStyle w:val="Heading2"/>
        <w:spacing w:line="360" w:lineRule="auto"/>
        <w:jc w:val="both"/>
      </w:pPr>
      <w:r>
        <w:t>1.2 Digital Marketing Funnel</w:t>
      </w:r>
    </w:p>
    <w:p w14:paraId="091F1A30" w14:textId="4C794CAC" w:rsidR="0078138F" w:rsidRDefault="00E54A69" w:rsidP="00AF4FA1">
      <w:pPr>
        <w:tabs>
          <w:tab w:val="left" w:pos="912"/>
        </w:tabs>
        <w:spacing w:line="360" w:lineRule="auto"/>
        <w:jc w:val="both"/>
      </w:pPr>
      <w:r>
        <w:t>A digital marketing funnel refers to the entire</w:t>
      </w:r>
      <w:r w:rsidR="006F4A99">
        <w:t xml:space="preserve"> process or journey where </w:t>
      </w:r>
      <w:r>
        <w:t>suspects</w:t>
      </w:r>
      <w:r w:rsidR="006F4A99">
        <w:t xml:space="preserve"> become actual customers</w:t>
      </w:r>
      <w:r>
        <w:t xml:space="preserve"> for a company</w:t>
      </w:r>
      <w:r w:rsidR="006F4A99">
        <w:t xml:space="preserve"> </w:t>
      </w:r>
      <w:r w:rsidR="006F4A99">
        <w:fldChar w:fldCharType="begin"/>
      </w:r>
      <w:r w:rsidR="006F4A99">
        <w:instrText xml:space="preserve"> ADDIN ZOTERO_ITEM CSL_CITATION {"citationID":"uzVPSW8Q","properties":{"formattedCitation":"(Digital Marketing Funnel Stages, 2023)","plainCitation":"(Digital Marketing Funnel Stages, 2023)","noteIndex":0},"citationItems":[{"id":166,"uris":["http://zotero.org/users/12312019/items/BWWHD4AW"],"itemData":{"id":166,"type":"webpage","abstract":"Funnel stage marketing is key for building trust with audiences. Learn how to define KPIs and plan campaigns that align with the digital marketing funnel stages.","container-title":"Pathlabs","language":"en-US","title":"Digital Marketing Funnel Stages","URL":"https://www.pathlabs.com/blog/digital-marketing-funnel-stages","accessed":{"date-parts":[["2024",2,28]]},"issued":{"date-parts":[["2023",4,7]]}}}],"schema":"https://github.com/citation-style-language/schema/raw/master/csl-citation.json"} </w:instrText>
      </w:r>
      <w:r w:rsidR="006F4A99">
        <w:fldChar w:fldCharType="separate"/>
      </w:r>
      <w:r w:rsidR="006F4A99" w:rsidRPr="006F4A99">
        <w:rPr>
          <w:rFonts w:cs="Times New Roman"/>
        </w:rPr>
        <w:t>(Digital Marketing Funnel Stages, 2023)</w:t>
      </w:r>
      <w:r w:rsidR="006F4A99">
        <w:fldChar w:fldCharType="end"/>
      </w:r>
      <w:r w:rsidR="006F4A99">
        <w:t xml:space="preserve">. The different techniques used in this journey can be represented in a funnel. </w:t>
      </w:r>
      <w:r w:rsidR="00AF4FA1">
        <w:t xml:space="preserve">The following section illustrates </w:t>
      </w:r>
      <w:proofErr w:type="gramStart"/>
      <w:r w:rsidR="00AF4FA1">
        <w:t>the</w:t>
      </w:r>
      <w:r w:rsidR="006F4A99">
        <w:t xml:space="preserve"> Ash’s</w:t>
      </w:r>
      <w:proofErr w:type="gramEnd"/>
      <w:r w:rsidR="006F4A99">
        <w:t xml:space="preserve"> funnel</w:t>
      </w:r>
      <w:r>
        <w:t xml:space="preserve"> to get a deeper understanding.</w:t>
      </w:r>
    </w:p>
    <w:p w14:paraId="5B1ED317" w14:textId="7545760A" w:rsidR="00880D0E" w:rsidRDefault="0078138F" w:rsidP="00880D0E">
      <w:pPr>
        <w:pStyle w:val="NormalWeb"/>
        <w:keepNext/>
        <w:spacing w:line="360" w:lineRule="auto"/>
      </w:pPr>
      <w:r w:rsidRPr="002519FC">
        <w:rPr>
          <w:rStyle w:val="Heading2Char"/>
        </w:rPr>
        <w:lastRenderedPageBreak/>
        <w:t>1.3 Diagram</w:t>
      </w:r>
      <w:r w:rsidR="002519FC">
        <w:br/>
      </w:r>
      <w:r w:rsidR="00950EE8" w:rsidRPr="00880D0E">
        <w:t>Following diagram illustrates the steps in a digital marketing funnel (Ash’s funnel process).</w:t>
      </w:r>
    </w:p>
    <w:p w14:paraId="0AB27A8B" w14:textId="1DAB9925" w:rsidR="00880D0E" w:rsidRDefault="00AC02F9" w:rsidP="00880D0E">
      <w:pPr>
        <w:pStyle w:val="NormalWeb"/>
        <w:keepNext/>
        <w:spacing w:line="360" w:lineRule="auto"/>
        <w:jc w:val="center"/>
      </w:pPr>
      <w:r>
        <w:br/>
      </w:r>
      <w:r w:rsidR="00880D0E">
        <w:rPr>
          <w:noProof/>
        </w:rPr>
        <w:drawing>
          <wp:inline distT="0" distB="0" distL="0" distR="0" wp14:anchorId="4FFD4637" wp14:editId="34ED3111">
            <wp:extent cx="4962525" cy="6563987"/>
            <wp:effectExtent l="0" t="0" r="0" b="8890"/>
            <wp:docPr id="155362142" name="Picture 2" descr="A diagram of conversion sa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362142" name="Picture 2" descr="A diagram of conversion sales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481"/>
                    <a:stretch/>
                  </pic:blipFill>
                  <pic:spPr bwMode="auto">
                    <a:xfrm>
                      <a:off x="0" y="0"/>
                      <a:ext cx="4968343" cy="65716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80AA49" w14:textId="3137687F" w:rsidR="002519FC" w:rsidRPr="00880D0E" w:rsidRDefault="00880D0E" w:rsidP="00880D0E">
      <w:pPr>
        <w:pStyle w:val="Caption"/>
        <w:jc w:val="center"/>
        <w:rPr>
          <w:sz w:val="32"/>
          <w:szCs w:val="32"/>
        </w:rPr>
      </w:pPr>
      <w:r w:rsidRPr="00880D0E">
        <w:rPr>
          <w:sz w:val="22"/>
          <w:szCs w:val="22"/>
        </w:rPr>
        <w:t xml:space="preserve">Figure </w:t>
      </w:r>
      <w:r w:rsidRPr="00880D0E">
        <w:rPr>
          <w:sz w:val="22"/>
          <w:szCs w:val="22"/>
        </w:rPr>
        <w:fldChar w:fldCharType="begin"/>
      </w:r>
      <w:r w:rsidRPr="00880D0E">
        <w:rPr>
          <w:sz w:val="22"/>
          <w:szCs w:val="22"/>
        </w:rPr>
        <w:instrText xml:space="preserve"> SEQ Figure \* ARABIC </w:instrText>
      </w:r>
      <w:r w:rsidRPr="00880D0E"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1</w:t>
      </w:r>
      <w:r w:rsidRPr="00880D0E">
        <w:rPr>
          <w:sz w:val="22"/>
          <w:szCs w:val="22"/>
        </w:rPr>
        <w:fldChar w:fldCharType="end"/>
      </w:r>
      <w:r w:rsidRPr="00880D0E">
        <w:rPr>
          <w:sz w:val="22"/>
          <w:szCs w:val="22"/>
        </w:rPr>
        <w:t>: Ash's Funnel Diagram (self-composed)</w:t>
      </w:r>
      <w:r w:rsidR="002519FC">
        <w:br w:type="page"/>
      </w:r>
    </w:p>
    <w:p w14:paraId="67129C1F" w14:textId="6F89CCBF" w:rsidR="0078138F" w:rsidRDefault="0078138F" w:rsidP="00AF4FA1">
      <w:pPr>
        <w:pStyle w:val="Heading2"/>
        <w:spacing w:line="360" w:lineRule="auto"/>
        <w:jc w:val="both"/>
      </w:pPr>
      <w:r>
        <w:lastRenderedPageBreak/>
        <w:t>1.4 Stages</w:t>
      </w:r>
    </w:p>
    <w:p w14:paraId="454CCF02" w14:textId="77777777" w:rsidR="00EB3D59" w:rsidRDefault="002519FC" w:rsidP="00AF4FA1">
      <w:pPr>
        <w:tabs>
          <w:tab w:val="left" w:pos="912"/>
        </w:tabs>
        <w:spacing w:line="360" w:lineRule="auto"/>
        <w:jc w:val="both"/>
      </w:pPr>
      <w:r>
        <w:rPr>
          <w:b/>
          <w:bCs/>
        </w:rPr>
        <w:t>Suspects</w:t>
      </w:r>
      <w:r w:rsidR="00EB3D59">
        <w:rPr>
          <w:b/>
          <w:bCs/>
        </w:rPr>
        <w:t xml:space="preserve"> </w:t>
      </w:r>
    </w:p>
    <w:p w14:paraId="70845375" w14:textId="6FDD364C" w:rsidR="002519FC" w:rsidRPr="00EB3D59" w:rsidRDefault="00EB3D59" w:rsidP="00AF4FA1">
      <w:pPr>
        <w:tabs>
          <w:tab w:val="left" w:pos="912"/>
        </w:tabs>
        <w:spacing w:line="360" w:lineRule="auto"/>
        <w:jc w:val="both"/>
      </w:pPr>
      <w:r>
        <w:t xml:space="preserve">Individuals that have no prior relationship with a company or product. These are the individuals that need to be encouraged to visit a website or become a potential buyer </w:t>
      </w:r>
      <w:r>
        <w:fldChar w:fldCharType="begin"/>
      </w:r>
      <w:r>
        <w:instrText xml:space="preserve"> ADDIN ZOTERO_ITEM CSL_CITATION {"citationID":"dxuTfcru","properties":{"formattedCitation":"(Meissner, 2020)","plainCitation":"(Meissner, 2020)","noteIndex":0},"citationItems":[{"id":177,"uris":["http://zotero.org/users/12312019/items/2G2N7SPM"],"itemData":{"id":177,"type":"article-journal","language":"en","source":"Zotero","title":"A User-Centered Approach to Landing Page Optimization in a Software-as-a- Service Business","author":[{"family":"Meissner","given":"Mai Helena"}],"issued":{"date-parts":[["2020",4,1]]}}}],"schema":"https://github.com/citation-style-language/schema/raw/master/csl-citation.json"} </w:instrText>
      </w:r>
      <w:r>
        <w:fldChar w:fldCharType="separate"/>
      </w:r>
      <w:r w:rsidRPr="00EB3D59">
        <w:rPr>
          <w:rFonts w:cs="Times New Roman"/>
        </w:rPr>
        <w:t>(Meissner, 2020)</w:t>
      </w:r>
      <w:r>
        <w:fldChar w:fldCharType="end"/>
      </w:r>
      <w:r>
        <w:t>.</w:t>
      </w:r>
    </w:p>
    <w:p w14:paraId="0A1D8CAB" w14:textId="5BA8A9BB" w:rsidR="00FE66DF" w:rsidRPr="00FE66DF" w:rsidRDefault="00FE66DF" w:rsidP="00AF4FA1">
      <w:pPr>
        <w:tabs>
          <w:tab w:val="left" w:pos="912"/>
        </w:tabs>
        <w:spacing w:line="360" w:lineRule="auto"/>
        <w:jc w:val="both"/>
        <w:rPr>
          <w:b/>
          <w:bCs/>
        </w:rPr>
      </w:pPr>
      <w:r w:rsidRPr="00FE66DF">
        <w:rPr>
          <w:b/>
          <w:bCs/>
        </w:rPr>
        <w:t>Acquisition</w:t>
      </w:r>
    </w:p>
    <w:p w14:paraId="1BE8900F" w14:textId="5A896B51" w:rsidR="00FE66DF" w:rsidRDefault="007123AF" w:rsidP="00AF4FA1">
      <w:pPr>
        <w:tabs>
          <w:tab w:val="left" w:pos="912"/>
        </w:tabs>
        <w:spacing w:line="360" w:lineRule="auto"/>
        <w:jc w:val="both"/>
      </w:pPr>
      <w:r>
        <w:t xml:space="preserve">Process of </w:t>
      </w:r>
      <w:r w:rsidR="002519FC">
        <w:t>introducing and creating awareness of a business</w:t>
      </w:r>
      <w:r w:rsidR="00EB3D59">
        <w:t xml:space="preserve"> or product</w:t>
      </w:r>
      <w:r w:rsidR="00880D0E">
        <w:t xml:space="preserve"> using blogs, social media platforms, email/search/content marketing, referrals and similar methods </w:t>
      </w:r>
      <w:r>
        <w:fldChar w:fldCharType="begin"/>
      </w:r>
      <w:r>
        <w:instrText xml:space="preserve"> ADDIN ZOTERO_ITEM CSL_CITATION {"citationID":"TfnLfAlO","properties":{"formattedCitation":"(Indeed, 2023)","plainCitation":"(Indeed, 2023)","noteIndex":0},"citationItems":[{"id":174,"uris":["http://zotero.org/users/12312019/items/GMDHI6HU"],"itemData":{"id":174,"type":"webpage","abstract":"Learn what acquisition marketing is, discover the benefits of targeting new consumers and view tips for successfully reaching your target audience.","language":"en","title":"Acquisition Marketing: Everything You Need To Know | Indeed.com","title-short":"Acquisition Marketing","URL":"https://www.indeed.com/career-advice/career-development/acquisitions-marketing","author":[{"family":"Indeed","given":"Editorial Team"}],"accessed":{"date-parts":[["2024",2,28]]},"issued":{"date-parts":[["2023",2,4]]}}}],"schema":"https://github.com/citation-style-language/schema/raw/master/csl-citation.json"} </w:instrText>
      </w:r>
      <w:r>
        <w:fldChar w:fldCharType="separate"/>
      </w:r>
      <w:r w:rsidRPr="007123AF">
        <w:rPr>
          <w:rFonts w:cs="Times New Roman"/>
        </w:rPr>
        <w:t>(Indeed, 2023)</w:t>
      </w:r>
      <w:r>
        <w:fldChar w:fldCharType="end"/>
      </w:r>
      <w:r w:rsidR="00880D0E">
        <w:t>.</w:t>
      </w:r>
      <w:r>
        <w:t xml:space="preserve"> It is important because</w:t>
      </w:r>
      <w:r w:rsidR="003173DF">
        <w:t xml:space="preserve"> waiting for customers to come to you won’t </w:t>
      </w:r>
      <w:proofErr w:type="gramStart"/>
      <w:r w:rsidR="007D63DB">
        <w:t>assure</w:t>
      </w:r>
      <w:proofErr w:type="gramEnd"/>
      <w:r w:rsidR="003173DF">
        <w:t xml:space="preserve"> sales or profits. Therefore, it is a strategical way of attracting customers to your business for the longer run </w:t>
      </w:r>
      <w:r>
        <w:fldChar w:fldCharType="begin"/>
      </w:r>
      <w:r>
        <w:instrText xml:space="preserve"> ADDIN ZOTERO_ITEM CSL_CITATION {"citationID":"HVdpO0dp","properties":{"formattedCitation":"(Decker, 2022)","plainCitation":"(Decker, 2022)","noteIndex":0},"citationItems":[{"id":172,"uris":["http://zotero.org/users/12312019/items/3G5KZ2DU"],"itemData":{"id":172,"type":"webpage","abstract":"New customers drive your business, but happy customers are your best marketers. Here's your definitive guide to acquiring and retaining customers in 2023.","language":"en-us","title":"The Ultimate Guide to Customer Acquisition for 2023","URL":"https://blog.hubspot.com/service/customer-acquisition","author":[{"family":"Decker","given":"Allie"}],"accessed":{"date-parts":[["2024",2,28]]},"issued":{"date-parts":[["2022",8,11]]}}}],"schema":"https://github.com/citation-style-language/schema/raw/master/csl-citation.json"} </w:instrText>
      </w:r>
      <w:r>
        <w:fldChar w:fldCharType="separate"/>
      </w:r>
      <w:r w:rsidRPr="007123AF">
        <w:rPr>
          <w:rFonts w:cs="Times New Roman"/>
        </w:rPr>
        <w:t>(Decker, 2022)</w:t>
      </w:r>
      <w:r>
        <w:fldChar w:fldCharType="end"/>
      </w:r>
      <w:r w:rsidR="003173DF">
        <w:t xml:space="preserve">. This is the stage where suspects become </w:t>
      </w:r>
      <w:r w:rsidR="003173DF" w:rsidRPr="003173DF">
        <w:rPr>
          <w:b/>
          <w:bCs/>
        </w:rPr>
        <w:t>prospects</w:t>
      </w:r>
      <w:r w:rsidR="0026767E">
        <w:rPr>
          <w:b/>
          <w:bCs/>
        </w:rPr>
        <w:t>.</w:t>
      </w:r>
    </w:p>
    <w:p w14:paraId="3A6256B7" w14:textId="64AB54FE" w:rsidR="00FE66DF" w:rsidRPr="00FE66DF" w:rsidRDefault="00FE66DF" w:rsidP="00AF4FA1">
      <w:pPr>
        <w:tabs>
          <w:tab w:val="left" w:pos="912"/>
        </w:tabs>
        <w:spacing w:line="360" w:lineRule="auto"/>
        <w:jc w:val="both"/>
        <w:rPr>
          <w:b/>
          <w:bCs/>
        </w:rPr>
      </w:pPr>
      <w:r w:rsidRPr="00FE66DF">
        <w:rPr>
          <w:b/>
          <w:bCs/>
        </w:rPr>
        <w:t>Conversion</w:t>
      </w:r>
    </w:p>
    <w:p w14:paraId="73E3007E" w14:textId="42A8455B" w:rsidR="00FE66DF" w:rsidRDefault="00BD7F49" w:rsidP="00AF4FA1">
      <w:pPr>
        <w:tabs>
          <w:tab w:val="left" w:pos="912"/>
        </w:tabs>
        <w:spacing w:line="360" w:lineRule="auto"/>
        <w:jc w:val="both"/>
      </w:pPr>
      <w:r>
        <w:t xml:space="preserve">Prospects are individuals that are aware or have shown interest in your business/product </w:t>
      </w:r>
      <w:r>
        <w:fldChar w:fldCharType="begin"/>
      </w:r>
      <w:r>
        <w:instrText xml:space="preserve"> ADDIN ZOTERO_ITEM CSL_CITATION {"citationID":"ptRig8yX","properties":{"formattedCitation":"(Bruin, 2017)","plainCitation":"(Bruin, 2017)","noteIndex":0},"citationItems":[{"id":168,"uris":["http://zotero.org/users/12312019/items/WSPUGEAY"],"itemData":{"id":168,"type":"post-weblog","abstract":"Marketing funnel, sales funnel, purchase funnel, AIDA model or customer journey. What these marketing tools all have in common is that they are attempts to","container-title":"B2U - Business-to-you.com","language":"en","title":"Marketing Funnel EXPLAINED with EXAMPLES | B2U | Business-to-you","URL":"https://www.business-to-you.com/marketing-funnel/","author":[{"family":"Bruin","given":"Lars","dropping-particle":"de"}],"accessed":{"date-parts":[["2024",2,28]]},"issued":{"date-parts":[["2017",8,31]]}}}],"schema":"https://github.com/citation-style-language/schema/raw/master/csl-citation.json"} </w:instrText>
      </w:r>
      <w:r>
        <w:fldChar w:fldCharType="separate"/>
      </w:r>
      <w:r w:rsidRPr="00BD7F49">
        <w:rPr>
          <w:rFonts w:cs="Times New Roman"/>
        </w:rPr>
        <w:t>(Bruin, 2017)</w:t>
      </w:r>
      <w:r>
        <w:fldChar w:fldCharType="end"/>
      </w:r>
      <w:r>
        <w:t>. This stage focusses on persuading and motivating prospects to take an action such as clicking a button or completing a form</w:t>
      </w:r>
      <w:r w:rsidR="0026767E">
        <w:t xml:space="preserve"> </w:t>
      </w:r>
      <w:r w:rsidR="0026767E">
        <w:fldChar w:fldCharType="begin"/>
      </w:r>
      <w:r w:rsidR="0026767E">
        <w:instrText xml:space="preserve"> ADDIN ZOTERO_ITEM CSL_CITATION {"citationID":"sTwDmlbg","properties":{"formattedCitation":"(Meissner, 2020)","plainCitation":"(Meissner, 2020)","noteIndex":0},"citationItems":[{"id":177,"uris":["http://zotero.org/users/12312019/items/2G2N7SPM"],"itemData":{"id":177,"type":"article-journal","language":"en","source":"Zotero","title":"A User-Centered Approach to Landing Page Optimization in a Software-as-a- Service Business","author":[{"family":"Meissner","given":"Mai Helena"}],"issued":{"date-parts":[["2020",4,1]]}}}],"schema":"https://github.com/citation-style-language/schema/raw/master/csl-citation.json"} </w:instrText>
      </w:r>
      <w:r w:rsidR="0026767E">
        <w:fldChar w:fldCharType="separate"/>
      </w:r>
      <w:r w:rsidR="0026767E" w:rsidRPr="0026767E">
        <w:rPr>
          <w:rFonts w:cs="Times New Roman"/>
        </w:rPr>
        <w:t>(Meissner, 2020)</w:t>
      </w:r>
      <w:r w:rsidR="0026767E">
        <w:fldChar w:fldCharType="end"/>
      </w:r>
      <w:r w:rsidR="0026767E">
        <w:t xml:space="preserve">. </w:t>
      </w:r>
      <w:r w:rsidR="00FF195C">
        <w:t xml:space="preserve">The objective being to increase the </w:t>
      </w:r>
      <w:r w:rsidR="00FF195C" w:rsidRPr="00A23D7F">
        <w:rPr>
          <w:b/>
          <w:bCs/>
        </w:rPr>
        <w:t xml:space="preserve">conversion </w:t>
      </w:r>
      <w:r w:rsidR="00A23D7F" w:rsidRPr="00A23D7F">
        <w:rPr>
          <w:b/>
          <w:bCs/>
        </w:rPr>
        <w:t>rate</w:t>
      </w:r>
      <w:r w:rsidR="00A23D7F">
        <w:t>,</w:t>
      </w:r>
      <w:r w:rsidR="00FF195C">
        <w:t xml:space="preserve"> which is the percentage of users who complete a desired action</w:t>
      </w:r>
      <w:r w:rsidR="00A23D7F">
        <w:t xml:space="preserve"> </w:t>
      </w:r>
      <w:r w:rsidR="00A23D7F">
        <w:fldChar w:fldCharType="begin"/>
      </w:r>
      <w:r w:rsidR="00A23D7F">
        <w:instrText xml:space="preserve"> ADDIN ZOTERO_ITEM CSL_CITATION {"citationID":"1xaX67go","properties":{"formattedCitation":"(Chappal, 2023)","plainCitation":"(Chappal, 2023)","noteIndex":0},"citationItems":[{"id":182,"uris":["http://zotero.org/users/12312019/items/NZ5UU9Q5"],"itemData":{"id":182,"type":"post-weblog","abstract":"Wondering how to boost your funnel conversion rates and increase sales? 20+ experts share their most effective tips in this report.","container-title":"Databox","language":"en","title":"What’s a Good Funnel Conversion Rate? (&amp; Tips for Calculating &amp; Improving Yours) | Databox Blog","title-short":"What’s a Good Funnel Conversion Rate?","URL":"https://databox.com/improve-your-funnel-conversion-rate","author":[{"family":"Chappal","given":"Maham S."}],"accessed":{"date-parts":[["2024",2,28]]},"issued":{"date-parts":[["2023",1,25]]}}}],"schema":"https://github.com/citation-style-language/schema/raw/master/csl-citation.json"} </w:instrText>
      </w:r>
      <w:r w:rsidR="00A23D7F">
        <w:fldChar w:fldCharType="separate"/>
      </w:r>
      <w:r w:rsidR="00A23D7F" w:rsidRPr="00A23D7F">
        <w:rPr>
          <w:rFonts w:cs="Times New Roman"/>
        </w:rPr>
        <w:t>(Chappal, 2023)</w:t>
      </w:r>
      <w:r w:rsidR="00A23D7F">
        <w:fldChar w:fldCharType="end"/>
      </w:r>
      <w:r w:rsidR="00FF195C">
        <w:t xml:space="preserve">. </w:t>
      </w:r>
      <w:r w:rsidR="0026767E">
        <w:t xml:space="preserve">This would convert them into </w:t>
      </w:r>
      <w:r w:rsidR="0026767E" w:rsidRPr="00EB3D59">
        <w:rPr>
          <w:b/>
          <w:bCs/>
        </w:rPr>
        <w:t>leads or customers</w:t>
      </w:r>
      <w:r w:rsidR="0026767E">
        <w:t>.</w:t>
      </w:r>
    </w:p>
    <w:p w14:paraId="0654AFE6" w14:textId="5A7E9C2D" w:rsidR="00EB3D59" w:rsidRDefault="00FF195C" w:rsidP="00AF4FA1">
      <w:pPr>
        <w:tabs>
          <w:tab w:val="left" w:pos="912"/>
        </w:tabs>
        <w:spacing w:line="360" w:lineRule="auto"/>
        <w:jc w:val="both"/>
      </w:pPr>
      <w:r w:rsidRPr="00FF195C">
        <w:t>Lead generation takes people who have shown interest and turns them into qualified leads</w:t>
      </w:r>
      <w:r>
        <w:rPr>
          <w:b/>
          <w:bCs/>
        </w:rPr>
        <w:t xml:space="preserve">. </w:t>
      </w:r>
      <w:r w:rsidR="00EB3D59" w:rsidRPr="00EB3D59">
        <w:rPr>
          <w:b/>
          <w:bCs/>
        </w:rPr>
        <w:t>Leads</w:t>
      </w:r>
      <w:r w:rsidR="00EB3D59">
        <w:t xml:space="preserve"> are people who </w:t>
      </w:r>
      <w:r w:rsidR="00A23D7F">
        <w:t>have</w:t>
      </w:r>
      <w:r w:rsidR="00EB3D59">
        <w:t xml:space="preserve"> the prerequisites to become your customer</w:t>
      </w:r>
      <w:r>
        <w:t xml:space="preserve"> </w:t>
      </w:r>
      <w:r>
        <w:fldChar w:fldCharType="begin"/>
      </w:r>
      <w:r>
        <w:instrText xml:space="preserve"> ADDIN ZOTERO_ITEM CSL_CITATION {"citationID":"xkv0vSmK","properties":{"formattedCitation":"(Spilka, 2023)","plainCitation":"(Spilka, 2023)","noteIndex":0},"citationItems":[{"id":178,"uris":["http://zotero.org/users/12312019/items/CE43NRQM"],"itemData":{"id":178,"type":"webpage","abstract":"The steps to build a lead generation funnel include finding your target customers, creating content, and engaging leads with email marketing.","language":"en","title":"How to build a lead generation funnel | Zapier","URL":"https://zapier.com/blog/lead-generation-funnel/","author":[{"family":"Spilka","given":"Dmytro"}],"accessed":{"date-parts":[["2024",2,28]]},"issued":{"date-parts":[["2023",8,9]]}}}],"schema":"https://github.com/citation-style-language/schema/raw/master/csl-citation.json"} </w:instrText>
      </w:r>
      <w:r>
        <w:fldChar w:fldCharType="separate"/>
      </w:r>
      <w:r w:rsidRPr="00FF195C">
        <w:rPr>
          <w:rFonts w:cs="Times New Roman"/>
        </w:rPr>
        <w:t>(Spilka, 2023)</w:t>
      </w:r>
      <w:r>
        <w:fldChar w:fldCharType="end"/>
      </w:r>
      <w:r w:rsidR="00A23D7F">
        <w:t xml:space="preserve"> and when you complete a purchase, you become a </w:t>
      </w:r>
      <w:r w:rsidR="00A23D7F" w:rsidRPr="00A23D7F">
        <w:rPr>
          <w:b/>
          <w:bCs/>
        </w:rPr>
        <w:t>customer</w:t>
      </w:r>
      <w:r w:rsidR="00A23D7F">
        <w:t>.</w:t>
      </w:r>
    </w:p>
    <w:p w14:paraId="44489280" w14:textId="65DBF0A4" w:rsidR="00FE66DF" w:rsidRPr="00FE66DF" w:rsidRDefault="00FE66DF" w:rsidP="00AF4FA1">
      <w:pPr>
        <w:tabs>
          <w:tab w:val="left" w:pos="912"/>
        </w:tabs>
        <w:spacing w:line="360" w:lineRule="auto"/>
        <w:jc w:val="both"/>
        <w:rPr>
          <w:b/>
          <w:bCs/>
        </w:rPr>
      </w:pPr>
      <w:r w:rsidRPr="00FE66DF">
        <w:rPr>
          <w:b/>
          <w:bCs/>
        </w:rPr>
        <w:t>Retention</w:t>
      </w:r>
    </w:p>
    <w:p w14:paraId="530D7463" w14:textId="1F562F59" w:rsidR="00B2313B" w:rsidRDefault="00664A40" w:rsidP="00AF4FA1">
      <w:pPr>
        <w:tabs>
          <w:tab w:val="left" w:pos="912"/>
        </w:tabs>
        <w:spacing w:line="360" w:lineRule="auto"/>
        <w:jc w:val="both"/>
      </w:pPr>
      <w:r>
        <w:t xml:space="preserve">In order to maintain success after conversion, the retention process will help to keep your customers and leads </w:t>
      </w:r>
      <w:r>
        <w:fldChar w:fldCharType="begin"/>
      </w:r>
      <w:r>
        <w:instrText xml:space="preserve"> ADDIN ZOTERO_ITEM CSL_CITATION {"citationID":"le9YayaU","properties":{"formattedCitation":"(Retention Funnel: What, When, How and Why, 2023)","plainCitation":"(Retention Funnel: What, When, How and Why, 2023)","noteIndex":0},"citationItems":[{"id":184,"uris":["http://zotero.org/users/12312019/items/3PRW7SQ6"],"itemData":{"id":184,"type":"webpage","abstract":"Retention funnel is a term that is most often used in the context of business marketing. It refers to the various steps that a business must take in order to keep customers happy and interested in their products or services. The retention funnel begins with identifying your target market, then...","container-title":"FasterCapital","language":"en","title":"Retention Funnel: What, When, How and Why","title-short":"Retention Funnel","URL":"https://fastercapital.com/content/Retention-Funnel--What--When--How-and-Why.html","accessed":{"date-parts":[["2024",2,28]]},"issued":{"date-parts":[["2023",12,7]]}}}],"schema":"https://github.com/citation-style-language/schema/raw/master/csl-citation.json"} </w:instrText>
      </w:r>
      <w:r>
        <w:fldChar w:fldCharType="separate"/>
      </w:r>
      <w:r w:rsidRPr="00664A40">
        <w:rPr>
          <w:rFonts w:cs="Times New Roman"/>
        </w:rPr>
        <w:t>(Retention Funnel: What, When, How and Why, 2023)</w:t>
      </w:r>
      <w:r>
        <w:fldChar w:fldCharType="end"/>
      </w:r>
      <w:r>
        <w:t xml:space="preserve">. This is important because repeat customers are </w:t>
      </w:r>
      <w:r w:rsidR="007D63DB">
        <w:t>vital</w:t>
      </w:r>
      <w:r>
        <w:t xml:space="preserve"> for a business. It is cheaper than getting new customers and they are more likely to recommend your business due to loyalty. Some ways of retention strategies include: personalized ads,</w:t>
      </w:r>
      <w:r w:rsidR="00AF4FA1">
        <w:t xml:space="preserve"> follow up emails, good customer service and loyalty programs </w:t>
      </w:r>
      <w:r w:rsidR="00AF4FA1">
        <w:fldChar w:fldCharType="begin"/>
      </w:r>
      <w:r w:rsidR="00AF4FA1">
        <w:instrText xml:space="preserve"> ADDIN ZOTERO_ITEM CSL_CITATION {"citationID":"BhU0iThJ","properties":{"formattedCitation":"(Shepherd, 2019)","plainCitation":"(Shepherd, 2019)","noteIndex":0},"citationItems":[{"id":186,"uris":["http://zotero.org/users/12312019/items/5T2H2J3Z"],"itemData":{"id":186,"type":"webpage","abstract":"Learn about retention marketing and if your should shift focus here, instead of customer acquisition.","container-title":"The BigCommerce Blog","language":"en-US","title":"Retention Marketing vs. Customer Acquisition (Should You Shift Focus?) | BigCommerce","title-short":"Retention Marketing vs. Customer Acquisition (Should You Shift Focus?","URL":"https://www.bigcommerce.com/blog/retention-marketing/","author":[{"family":"Shepherd","given":"Lauren"}],"accessed":{"date-parts":[["2024",2,28]]},"issued":{"date-parts":[["2019",2,7]]}}}],"schema":"https://github.com/citation-style-language/schema/raw/master/csl-citation.json"} </w:instrText>
      </w:r>
      <w:r w:rsidR="00AF4FA1">
        <w:fldChar w:fldCharType="separate"/>
      </w:r>
      <w:r w:rsidR="00AF4FA1" w:rsidRPr="00AF4FA1">
        <w:rPr>
          <w:rFonts w:cs="Times New Roman"/>
        </w:rPr>
        <w:t>(Shepherd, 2019)</w:t>
      </w:r>
      <w:r w:rsidR="00AF4FA1">
        <w:fldChar w:fldCharType="end"/>
      </w:r>
      <w:r w:rsidR="008444D6">
        <w:t>. This way a business can sustain and deepen customer relationships.</w:t>
      </w:r>
    </w:p>
    <w:p w14:paraId="1C523A99" w14:textId="5552582C" w:rsidR="0078138F" w:rsidRDefault="0078138F" w:rsidP="00AF4FA1">
      <w:pPr>
        <w:pStyle w:val="Heading2"/>
      </w:pPr>
      <w:r>
        <w:lastRenderedPageBreak/>
        <w:t>1.5 Case Study</w:t>
      </w:r>
    </w:p>
    <w:p w14:paraId="61AD3D3C" w14:textId="673F5F56" w:rsidR="0078138F" w:rsidRDefault="0078138F" w:rsidP="0078138F">
      <w:pPr>
        <w:tabs>
          <w:tab w:val="left" w:pos="912"/>
        </w:tabs>
        <w:rPr>
          <w:i/>
          <w:iCs/>
        </w:rPr>
      </w:pPr>
      <w:r w:rsidRPr="0078138F">
        <w:rPr>
          <w:i/>
          <w:iCs/>
        </w:rPr>
        <w:t>Evaluate the applicability of the funnel to your case-study (8 marks).</w:t>
      </w:r>
    </w:p>
    <w:p w14:paraId="23918C9F" w14:textId="77777777" w:rsidR="006A5AFD" w:rsidRPr="006A5AFD" w:rsidRDefault="006A5AFD" w:rsidP="0078138F">
      <w:pPr>
        <w:tabs>
          <w:tab w:val="left" w:pos="912"/>
        </w:tabs>
      </w:pPr>
    </w:p>
    <w:p w14:paraId="7D8C4542" w14:textId="77777777" w:rsidR="0078138F" w:rsidRPr="0078138F" w:rsidRDefault="0078138F" w:rsidP="0078138F">
      <w:pPr>
        <w:tabs>
          <w:tab w:val="left" w:pos="912"/>
        </w:tabs>
        <w:rPr>
          <w:i/>
          <w:iCs/>
        </w:rPr>
      </w:pPr>
    </w:p>
    <w:p w14:paraId="4C6DA378" w14:textId="504DFFE4" w:rsidR="0078138F" w:rsidRDefault="0078138F" w:rsidP="0078138F">
      <w:pPr>
        <w:tabs>
          <w:tab w:val="left" w:pos="912"/>
        </w:tabs>
      </w:pPr>
      <w:r>
        <w:t>1.6 Technical Terms</w:t>
      </w:r>
    </w:p>
    <w:p w14:paraId="4527D6CB" w14:textId="3EF82E38" w:rsidR="00880D0E" w:rsidRDefault="00880D0E" w:rsidP="0078138F">
      <w:pPr>
        <w:tabs>
          <w:tab w:val="left" w:pos="912"/>
        </w:tabs>
      </w:pPr>
      <w:r>
        <w:t>PPC</w:t>
      </w:r>
    </w:p>
    <w:p w14:paraId="2CF74145" w14:textId="013E0980" w:rsidR="00FF195C" w:rsidRDefault="00FF195C" w:rsidP="0078138F">
      <w:pPr>
        <w:tabs>
          <w:tab w:val="left" w:pos="912"/>
        </w:tabs>
      </w:pPr>
      <w:r>
        <w:t>Email Marketing</w:t>
      </w:r>
    </w:p>
    <w:p w14:paraId="2FF9E5D0" w14:textId="48392D3D" w:rsidR="00FF195C" w:rsidRDefault="00FF195C" w:rsidP="0078138F">
      <w:pPr>
        <w:tabs>
          <w:tab w:val="left" w:pos="912"/>
        </w:tabs>
      </w:pPr>
      <w:r>
        <w:t>Search Marketing</w:t>
      </w:r>
    </w:p>
    <w:p w14:paraId="355F7B37" w14:textId="56E85476" w:rsidR="00FF195C" w:rsidRPr="0078138F" w:rsidRDefault="00FF195C" w:rsidP="0078138F">
      <w:pPr>
        <w:tabs>
          <w:tab w:val="left" w:pos="912"/>
        </w:tabs>
      </w:pPr>
      <w:r>
        <w:t>Content Marketing</w:t>
      </w:r>
    </w:p>
    <w:sectPr w:rsidR="00FF195C" w:rsidRPr="0078138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2B9F37" w14:textId="77777777" w:rsidR="001D54A5" w:rsidRDefault="001D54A5" w:rsidP="00B90E1B">
      <w:pPr>
        <w:spacing w:after="0" w:line="240" w:lineRule="auto"/>
      </w:pPr>
      <w:r>
        <w:separator/>
      </w:r>
    </w:p>
  </w:endnote>
  <w:endnote w:type="continuationSeparator" w:id="0">
    <w:p w14:paraId="24D8ABDB" w14:textId="77777777" w:rsidR="001D54A5" w:rsidRDefault="001D54A5" w:rsidP="00B90E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4C0A35" w14:textId="5BA21E9F" w:rsidR="00FA06A8" w:rsidRDefault="00FA06A8">
    <w:pPr>
      <w:pStyle w:val="BodyText"/>
      <w:spacing w:line="14" w:lineRule="auto"/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F056F6" w14:textId="77777777" w:rsidR="001D54A5" w:rsidRDefault="001D54A5" w:rsidP="00B90E1B">
      <w:pPr>
        <w:spacing w:after="0" w:line="240" w:lineRule="auto"/>
      </w:pPr>
      <w:r>
        <w:separator/>
      </w:r>
    </w:p>
  </w:footnote>
  <w:footnote w:type="continuationSeparator" w:id="0">
    <w:p w14:paraId="3E472010" w14:textId="77777777" w:rsidR="001D54A5" w:rsidRDefault="001D54A5" w:rsidP="00B90E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98336E" w14:textId="77777777" w:rsidR="00FA06A8" w:rsidRPr="00B90E1B" w:rsidRDefault="00FA06A8" w:rsidP="00B90E1B">
    <w:pPr>
      <w:pStyle w:val="Header"/>
      <w:ind w:left="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0E1B"/>
    <w:rsid w:val="001D54A5"/>
    <w:rsid w:val="002519FC"/>
    <w:rsid w:val="0026767E"/>
    <w:rsid w:val="003173DF"/>
    <w:rsid w:val="003702E3"/>
    <w:rsid w:val="00605D00"/>
    <w:rsid w:val="00664A40"/>
    <w:rsid w:val="006A5AFD"/>
    <w:rsid w:val="006F4A99"/>
    <w:rsid w:val="007123AF"/>
    <w:rsid w:val="007707DF"/>
    <w:rsid w:val="0078138F"/>
    <w:rsid w:val="007D63DB"/>
    <w:rsid w:val="008444D6"/>
    <w:rsid w:val="00880D0E"/>
    <w:rsid w:val="00950EE8"/>
    <w:rsid w:val="00A23D7F"/>
    <w:rsid w:val="00A64A0F"/>
    <w:rsid w:val="00AC02F9"/>
    <w:rsid w:val="00AF4FA1"/>
    <w:rsid w:val="00B2313B"/>
    <w:rsid w:val="00B90E1B"/>
    <w:rsid w:val="00BD7F49"/>
    <w:rsid w:val="00BE2711"/>
    <w:rsid w:val="00E54A69"/>
    <w:rsid w:val="00EB3D59"/>
    <w:rsid w:val="00FA06A8"/>
    <w:rsid w:val="00FC4A07"/>
    <w:rsid w:val="00FE66DF"/>
    <w:rsid w:val="00FF19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046FA3F"/>
  <w15:chartTrackingRefBased/>
  <w15:docId w15:val="{5B9EAB6B-7384-4F1C-AD4E-9E9C7AAA5F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90E1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0E1B"/>
    <w:pPr>
      <w:keepNext/>
      <w:keepLines/>
      <w:spacing w:before="360" w:after="80"/>
      <w:outlineLvl w:val="0"/>
    </w:pPr>
    <w:rPr>
      <w:rFonts w:eastAsiaTheme="majorEastAsia" w:cstheme="majorBidi"/>
      <w:color w:val="000000" w:themeColor="text1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90E1B"/>
    <w:pPr>
      <w:keepNext/>
      <w:keepLines/>
      <w:spacing w:before="160" w:after="80"/>
      <w:outlineLvl w:val="1"/>
    </w:pPr>
    <w:rPr>
      <w:rFonts w:eastAsiaTheme="majorEastAsia" w:cstheme="majorBidi"/>
      <w:color w:val="000000" w:themeColor="text1"/>
      <w:sz w:val="28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90E1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90E1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90E1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90E1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90E1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90E1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90E1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0E1B"/>
    <w:rPr>
      <w:rFonts w:ascii="Times New Roman" w:eastAsiaTheme="majorEastAsia" w:hAnsi="Times New Roman" w:cstheme="majorBidi"/>
      <w:color w:val="000000" w:themeColor="text1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90E1B"/>
    <w:rPr>
      <w:rFonts w:ascii="Times New Roman" w:eastAsiaTheme="majorEastAsia" w:hAnsi="Times New Roman" w:cstheme="majorBidi"/>
      <w:color w:val="000000" w:themeColor="text1"/>
      <w:sz w:val="28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90E1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90E1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90E1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90E1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90E1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90E1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90E1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90E1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90E1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90E1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90E1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90E1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90E1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90E1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90E1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90E1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90E1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90E1B"/>
    <w:rPr>
      <w:b/>
      <w:bCs/>
      <w:smallCaps/>
      <w:color w:val="0F4761" w:themeColor="accent1" w:themeShade="BF"/>
      <w:spacing w:val="5"/>
    </w:rPr>
  </w:style>
  <w:style w:type="paragraph" w:styleId="BodyText">
    <w:name w:val="Body Text"/>
    <w:basedOn w:val="Normal"/>
    <w:link w:val="BodyTextChar"/>
    <w:uiPriority w:val="1"/>
    <w:unhideWhenUsed/>
    <w:qFormat/>
    <w:rsid w:val="00B90E1B"/>
    <w:pPr>
      <w:widowControl w:val="0"/>
      <w:autoSpaceDE w:val="0"/>
      <w:autoSpaceDN w:val="0"/>
      <w:spacing w:after="0" w:line="240" w:lineRule="auto"/>
      <w:ind w:left="101" w:right="749"/>
    </w:pPr>
    <w:rPr>
      <w:rFonts w:eastAsia="Times New Roman" w:cs="Times New Roman"/>
      <w:kern w:val="0"/>
      <w:szCs w:val="24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B90E1B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B90E1B"/>
    <w:pPr>
      <w:widowControl w:val="0"/>
      <w:tabs>
        <w:tab w:val="center" w:pos="4680"/>
        <w:tab w:val="right" w:pos="9360"/>
      </w:tabs>
      <w:autoSpaceDE w:val="0"/>
      <w:autoSpaceDN w:val="0"/>
      <w:spacing w:after="0" w:line="240" w:lineRule="auto"/>
      <w:ind w:left="101" w:right="749"/>
    </w:pPr>
    <w:rPr>
      <w:rFonts w:eastAsia="Times New Roman" w:cs="Times New Roman"/>
      <w:kern w:val="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B90E1B"/>
    <w:rPr>
      <w:rFonts w:ascii="Times New Roman" w:eastAsia="Times New Roman" w:hAnsi="Times New Roman" w:cs="Times New Roman"/>
      <w:kern w:val="0"/>
      <w:sz w:val="24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B90E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0E1B"/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unhideWhenUsed/>
    <w:rsid w:val="007707DF"/>
    <w:pPr>
      <w:spacing w:before="100" w:beforeAutospacing="1" w:after="100" w:afterAutospacing="1" w:line="240" w:lineRule="auto"/>
    </w:pPr>
    <w:rPr>
      <w:rFonts w:eastAsia="Times New Roman" w:cs="Times New Roman"/>
      <w:kern w:val="0"/>
      <w:szCs w:val="24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AC02F9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146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0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93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7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79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93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2.jpeg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2</TotalTime>
  <Pages>5</Pages>
  <Words>1710</Words>
  <Characters>9751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eeb Niyas</dc:creator>
  <cp:keywords/>
  <dc:description/>
  <cp:lastModifiedBy>Areeb Niyas</cp:lastModifiedBy>
  <cp:revision>7</cp:revision>
  <dcterms:created xsi:type="dcterms:W3CDTF">2024-02-28T05:33:00Z</dcterms:created>
  <dcterms:modified xsi:type="dcterms:W3CDTF">2024-03-04T0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XkdwR7al"/&gt;&lt;style id="http://www.zotero.org/styles/harvard-university-of-westminster" hasBibliography="1" bibliographyStyleHasBeenSet="0"/&gt;&lt;prefs&gt;&lt;pref name="fieldType" value="Field"/&gt;&lt;pref name=</vt:lpwstr>
  </property>
  <property fmtid="{D5CDD505-2E9C-101B-9397-08002B2CF9AE}" pid="3" name="ZOTERO_PREF_2">
    <vt:lpwstr>"automaticJournalAbbreviations" value="true"/&gt;&lt;/prefs&gt;&lt;/data&gt;</vt:lpwstr>
  </property>
</Properties>
</file>